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EAD9A" w14:textId="77777777" w:rsidR="00BE089B" w:rsidRDefault="00BE089B">
      <w:pPr>
        <w:pStyle w:val="Heading2"/>
      </w:pPr>
      <w:r>
        <w:t xml:space="preserve">Chapter </w:t>
      </w:r>
      <w:r w:rsidR="00B55C07">
        <w:t>3</w:t>
      </w:r>
      <w:r>
        <w:t xml:space="preserve">:  </w:t>
      </w:r>
      <w:r w:rsidR="00B55C07">
        <w:t>Completed Work</w:t>
      </w:r>
    </w:p>
    <w:p w14:paraId="6656AC08" w14:textId="77777777" w:rsidR="00B55C07" w:rsidRPr="00303A8E" w:rsidRDefault="00B55C07" w:rsidP="00B55C07">
      <w:pPr>
        <w:pStyle w:val="Heading3"/>
      </w:pPr>
      <w:r w:rsidRPr="00303A8E">
        <w:t>Methods</w:t>
      </w:r>
    </w:p>
    <w:p w14:paraId="2612ACDD" w14:textId="77777777" w:rsidR="00B55C07" w:rsidRPr="00303A8E" w:rsidRDefault="00B55C07" w:rsidP="00B55C07">
      <w:pPr>
        <w:pStyle w:val="Heading4"/>
      </w:pPr>
      <w:r w:rsidRPr="00303A8E">
        <w:t xml:space="preserve">Subjects </w:t>
      </w:r>
    </w:p>
    <w:p w14:paraId="357E5AB9" w14:textId="77777777" w:rsidR="00B55C07" w:rsidRPr="00303A8E" w:rsidRDefault="00B55C07" w:rsidP="00B55C07">
      <w:pPr>
        <w:pStyle w:val="text"/>
      </w:pPr>
      <w:r w:rsidRPr="00303A8E">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14:paraId="4B6B4D23" w14:textId="77777777" w:rsidR="00B55C07" w:rsidRPr="00303A8E" w:rsidRDefault="00B55C07" w:rsidP="00B55C07">
      <w:pPr>
        <w:pStyle w:val="Heading4"/>
      </w:pPr>
      <w:r w:rsidRPr="00303A8E">
        <w:t xml:space="preserve">Stimulus </w:t>
      </w:r>
    </w:p>
    <w:p w14:paraId="6E7B2110" w14:textId="77777777" w:rsidR="00B55C07" w:rsidRPr="00303A8E" w:rsidRDefault="00B55C07" w:rsidP="00B55C07">
      <w:pPr>
        <w:pStyle w:val="text"/>
      </w:pPr>
      <w:r w:rsidRPr="00303A8E">
        <w:t>For designing our virtual environment, we used the Unreal Developer's Kit developed by Epic Games, Inc</w:t>
      </w:r>
      <w:proofErr w:type="gramStart"/>
      <w:r w:rsidRPr="00303A8E">
        <w:t>..</w:t>
      </w:r>
      <w:proofErr w:type="gramEnd"/>
      <w:r w:rsidRPr="00303A8E">
        <w:t xml:space="preserve"> This development kit is available free of charge for non-commercial applications (</w:t>
      </w:r>
      <w:hyperlink r:id="rId8" w:history="1">
        <w:r w:rsidRPr="00303A8E">
          <w:t>http://www.unrealengine.com/udk</w:t>
        </w:r>
      </w:hyperlink>
      <w:r w:rsidRPr="00303A8E">
        <w:t>) and uses the same rendering and game engine found in many current and popular video games.</w:t>
      </w:r>
    </w:p>
    <w:p w14:paraId="04B04B7E" w14:textId="77777777" w:rsidR="00B55C07" w:rsidRPr="00303A8E" w:rsidRDefault="00B55C07" w:rsidP="00B55C07">
      <w:r w:rsidRPr="00303A8E">
        <w:t xml:space="preserve"> </w:t>
      </w:r>
    </w:p>
    <w:tbl>
      <w:tblPr>
        <w:tblStyle w:val="textcentered"/>
        <w:tblW w:w="0" w:type="auto"/>
        <w:tblLook w:val="04A0" w:firstRow="1" w:lastRow="0" w:firstColumn="1" w:lastColumn="0" w:noHBand="0" w:noVBand="1"/>
      </w:tblPr>
      <w:tblGrid>
        <w:gridCol w:w="2952"/>
        <w:gridCol w:w="2952"/>
        <w:gridCol w:w="2952"/>
      </w:tblGrid>
      <w:tr w:rsidR="00B55C07" w:rsidRPr="00303A8E" w14:paraId="10AFE761" w14:textId="77777777" w:rsidTr="00B55C07">
        <w:tc>
          <w:tcPr>
            <w:tcW w:w="2952" w:type="dxa"/>
            <w:tcBorders>
              <w:top w:val="nil"/>
              <w:left w:val="nil"/>
              <w:bottom w:val="nil"/>
              <w:right w:val="nil"/>
            </w:tcBorders>
          </w:tcPr>
          <w:p w14:paraId="7A4CCACE" w14:textId="77777777" w:rsidR="00B55C07" w:rsidRPr="00303A8E" w:rsidRDefault="00B55C07" w:rsidP="00B55C07">
            <w:r w:rsidRPr="00303A8E">
              <w:drawing>
                <wp:inline distT="0" distB="0" distL="0" distR="0" wp14:anchorId="667994A6" wp14:editId="61489093">
                  <wp:extent cx="1828800" cy="141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own.png"/>
                          <pic:cNvPicPr/>
                        </pic:nvPicPr>
                        <pic:blipFill>
                          <a:blip r:embed="rId9">
                            <a:extLst>
                              <a:ext uri="{28A0092B-C50C-407E-A947-70E740481C1C}">
                                <a14:useLocalDpi xmlns:a14="http://schemas.microsoft.com/office/drawing/2010/main" val="0"/>
                              </a:ext>
                            </a:extLst>
                          </a:blip>
                          <a:stretch>
                            <a:fillRect/>
                          </a:stretch>
                        </pic:blipFill>
                        <pic:spPr>
                          <a:xfrm>
                            <a:off x="0" y="0"/>
                            <a:ext cx="1828800" cy="1417320"/>
                          </a:xfrm>
                          <a:prstGeom prst="rect">
                            <a:avLst/>
                          </a:prstGeom>
                          <a:ln>
                            <a:noFill/>
                          </a:ln>
                        </pic:spPr>
                      </pic:pic>
                    </a:graphicData>
                  </a:graphic>
                </wp:inline>
              </w:drawing>
            </w:r>
            <w:r w:rsidRPr="00303A8E">
              <w:t>(a)</w:t>
            </w:r>
          </w:p>
        </w:tc>
        <w:tc>
          <w:tcPr>
            <w:tcW w:w="2952" w:type="dxa"/>
            <w:tcBorders>
              <w:top w:val="nil"/>
              <w:left w:val="nil"/>
              <w:bottom w:val="nil"/>
              <w:right w:val="nil"/>
            </w:tcBorders>
          </w:tcPr>
          <w:p w14:paraId="6F0D3D37" w14:textId="77777777" w:rsidR="00B55C07" w:rsidRPr="00303A8E" w:rsidRDefault="00B55C07" w:rsidP="00B55C07">
            <w:r w:rsidRPr="00303A8E">
              <w:drawing>
                <wp:inline distT="0" distB="0" distL="0" distR="0" wp14:anchorId="37DF434D" wp14:editId="0B25AA08">
                  <wp:extent cx="1828800" cy="1417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five-soldiers.png"/>
                          <pic:cNvPicPr/>
                        </pic:nvPicPr>
                        <pic:blipFill>
                          <a:blip r:embed="rId10">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b)</w:t>
            </w:r>
          </w:p>
        </w:tc>
        <w:tc>
          <w:tcPr>
            <w:tcW w:w="2952" w:type="dxa"/>
            <w:tcBorders>
              <w:top w:val="nil"/>
              <w:left w:val="nil"/>
              <w:bottom w:val="nil"/>
              <w:right w:val="nil"/>
            </w:tcBorders>
          </w:tcPr>
          <w:p w14:paraId="69F254E6" w14:textId="77777777" w:rsidR="00B55C07" w:rsidRPr="00303A8E" w:rsidRDefault="00B55C07" w:rsidP="00B55C07">
            <w:r w:rsidRPr="00303A8E">
              <w:drawing>
                <wp:inline distT="0" distB="0" distL="0" distR="0" wp14:anchorId="3EF8AC34" wp14:editId="64F322AD">
                  <wp:extent cx="1828800" cy="14173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hree-insurgents.png"/>
                          <pic:cNvPicPr/>
                        </pic:nvPicPr>
                        <pic:blipFill>
                          <a:blip r:embed="rId11">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c)</w:t>
            </w:r>
          </w:p>
        </w:tc>
      </w:tr>
    </w:tbl>
    <w:p w14:paraId="474C3653" w14:textId="77777777" w:rsidR="00B55C07" w:rsidRPr="00303A8E" w:rsidRDefault="00B55C07" w:rsidP="00B55C07">
      <w:pPr>
        <w:pStyle w:val="Heading8"/>
      </w:pPr>
      <w:bookmarkStart w:id="0" w:name="_Ref276812932"/>
      <w:proofErr w:type="gramStart"/>
      <w:r w:rsidRPr="00303A8E">
        <w:lastRenderedPageBreak/>
        <w:t xml:space="preserve">Figure </w:t>
      </w:r>
      <w:fldSimple w:instr=" SEQ Figure \* ARABIC ">
        <w:r>
          <w:rPr>
            <w:noProof/>
          </w:rPr>
          <w:t>1</w:t>
        </w:r>
      </w:fldSimple>
      <w:bookmarkEnd w:id="0"/>
      <w:r w:rsidRPr="00303A8E">
        <w:t>.</w:t>
      </w:r>
      <w:proofErr w:type="gramEnd"/>
      <w:r w:rsidRPr="00303A8E">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here three hostile characters are being presented. Such stimuli allow studying how the brain responds in a more natural and complex environment.</w:t>
      </w:r>
    </w:p>
    <w:p w14:paraId="51CCEFEF" w14:textId="77777777" w:rsidR="00B55C07" w:rsidRPr="00303A8E" w:rsidRDefault="00B55C07" w:rsidP="00B55C07">
      <w:pPr>
        <w:pStyle w:val="text"/>
      </w:pPr>
      <w:r w:rsidRPr="00303A8E">
        <w:t>We created a virtual environment suggestive of a town in the Middle East (</w:t>
      </w:r>
      <w:r w:rsidRPr="00303A8E">
        <w:fldChar w:fldCharType="begin"/>
      </w:r>
      <w:r w:rsidRPr="00303A8E">
        <w:instrText xml:space="preserve"> REF _Ref276812932 \h </w:instrText>
      </w:r>
      <w:r w:rsidRPr="00303A8E">
        <w:fldChar w:fldCharType="separate"/>
      </w:r>
      <w:r w:rsidRPr="00303A8E">
        <w:t xml:space="preserve">Figure </w:t>
      </w:r>
      <w:r>
        <w:rPr>
          <w:noProof/>
        </w:rPr>
        <w:t>1</w:t>
      </w:r>
      <w:r w:rsidRPr="00303A8E">
        <w:fldChar w:fldCharType="end"/>
      </w:r>
      <w:r w:rsidRPr="00303A8E">
        <w:t>). 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sidRPr="00303A8E">
        <w:fldChar w:fldCharType="begin"/>
      </w:r>
      <w:r w:rsidRPr="00303A8E">
        <w:instrText xml:space="preserve"> REF _Ref276812932 \h </w:instrText>
      </w:r>
      <w:r w:rsidRPr="00303A8E">
        <w:fldChar w:fldCharType="separate"/>
      </w:r>
      <w:r w:rsidRPr="00303A8E">
        <w:t xml:space="preserve">Figure </w:t>
      </w:r>
      <w:r>
        <w:rPr>
          <w:noProof/>
        </w:rPr>
        <w:t>1</w:t>
      </w:r>
      <w:r w:rsidRPr="00303A8E">
        <w:fldChar w:fldCharType="end"/>
      </w:r>
      <w:r w:rsidRPr="00303A8E">
        <w:t>(b) and (c)). The 30-second block design of the stimulus was used for feature selection and for improving classifier performance (see below). The MVPA classification 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14:paraId="3E1D7F3D" w14:textId="77777777" w:rsidR="00B55C07" w:rsidRPr="00303A8E" w:rsidRDefault="00B55C07" w:rsidP="00B55C07">
      <w:pPr>
        <w:pStyle w:val="text"/>
      </w:pPr>
      <w:r w:rsidRPr="00303A8E">
        <w:lastRenderedPageBreak/>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14:paraId="0CA711B8" w14:textId="77777777" w:rsidR="00B55C07" w:rsidRPr="00303A8E" w:rsidRDefault="00B55C07" w:rsidP="00B55C07">
      <w:pPr>
        <w:pStyle w:val="text"/>
      </w:pPr>
      <w:r w:rsidRPr="00303A8E">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14:paraId="005F690F" w14:textId="77777777" w:rsidR="00B55C07" w:rsidRPr="00303A8E" w:rsidRDefault="00B55C07" w:rsidP="00B55C07">
      <w:pPr>
        <w:pStyle w:val="text"/>
      </w:pPr>
      <w:r w:rsidRPr="00303A8E">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rsidRPr="00303A8E">
        <w:fldChar w:fldCharType="begin" w:fldLock="1"/>
      </w:r>
      <w:r w:rsidRPr="00303A8E">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rsidRPr="00303A8E">
        <w:fldChar w:fldCharType="separate"/>
      </w:r>
      <w:r w:rsidRPr="00303A8E">
        <w:t>(</w:t>
      </w:r>
      <w:proofErr w:type="spellStart"/>
      <w:r w:rsidRPr="00303A8E">
        <w:t>Spiers</w:t>
      </w:r>
      <w:proofErr w:type="spellEnd"/>
      <w:r w:rsidRPr="00303A8E">
        <w:t xml:space="preserve"> &amp; Maguire, 2007a)</w:t>
      </w:r>
      <w:r w:rsidRPr="00303A8E">
        <w:fldChar w:fldCharType="end"/>
      </w:r>
      <w:r w:rsidRPr="00303A8E">
        <w:t xml:space="preserve">. Second, the distance and viewpoint of the character groups was randomized from presentation-to-presentation to reduce low-level contrast differences between character-number categories. In addition, the subject performed free viewing of the </w:t>
      </w:r>
      <w:proofErr w:type="gramStart"/>
      <w:r w:rsidRPr="00303A8E">
        <w:t>scene,</w:t>
      </w:r>
      <w:proofErr w:type="gramEnd"/>
      <w:r w:rsidRPr="00303A8E">
        <w:t xml:space="preserve"> so exploratory eye movements should average away any local contrast correlations with character number. However, it is possible that the total contrast across the scene is correlated with character count, as </w:t>
      </w:r>
      <w:proofErr w:type="gramStart"/>
      <w:r w:rsidRPr="00303A8E">
        <w:t>this would not be affected by eye movements</w:t>
      </w:r>
      <w:proofErr w:type="gramEnd"/>
      <w:r w:rsidRPr="00303A8E">
        <w:t xml:space="preserve">. Therefore, we calculated total scene contrast for each frame of the stimulus using the root-mean-square (RMS) contrast measure </w:t>
      </w:r>
      <w:r w:rsidRPr="00303A8E">
        <w:fldChar w:fldCharType="begin" w:fldLock="1"/>
      </w:r>
      <w:r w:rsidRPr="00303A8E">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rsidRPr="00303A8E">
        <w:fldChar w:fldCharType="separate"/>
      </w:r>
      <w:r w:rsidRPr="00303A8E">
        <w:t>(</w:t>
      </w:r>
      <w:proofErr w:type="spellStart"/>
      <w:r w:rsidRPr="00303A8E">
        <w:t>Kukkonen</w:t>
      </w:r>
      <w:proofErr w:type="spellEnd"/>
      <w:r w:rsidRPr="00303A8E">
        <w:t xml:space="preserve">, </w:t>
      </w:r>
      <w:proofErr w:type="spellStart"/>
      <w:r w:rsidRPr="00303A8E">
        <w:t>Rovamo</w:t>
      </w:r>
      <w:proofErr w:type="spellEnd"/>
      <w:r w:rsidRPr="00303A8E">
        <w:t xml:space="preserve">, </w:t>
      </w:r>
      <w:proofErr w:type="spellStart"/>
      <w:r w:rsidRPr="00303A8E">
        <w:t>Tiippana</w:t>
      </w:r>
      <w:proofErr w:type="spellEnd"/>
      <w:r w:rsidRPr="00303A8E">
        <w:t xml:space="preserve">, &amp; </w:t>
      </w:r>
      <w:proofErr w:type="spellStart"/>
      <w:r w:rsidRPr="00303A8E">
        <w:lastRenderedPageBreak/>
        <w:t>Näsänen</w:t>
      </w:r>
      <w:proofErr w:type="spellEnd"/>
      <w:r w:rsidRPr="00303A8E">
        <w:t>, 1993)</w:t>
      </w:r>
      <w:r w:rsidRPr="00303A8E">
        <w:fldChar w:fldCharType="end"/>
      </w:r>
      <w:r w:rsidRPr="00303A8E">
        <w:t xml:space="preserve">. We then fit a GLM to the result with character counts 0–6 as explanatory variables and performed a t-test on each of these variables to determine if a significant correlation existed between total scene contrast and character count </w:t>
      </w:r>
      <w:r w:rsidRPr="00303A8E">
        <w:fldChar w:fldCharType="begin" w:fldLock="1"/>
      </w:r>
      <w:r w:rsidRPr="00303A8E">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rsidRPr="00303A8E">
        <w:fldChar w:fldCharType="separate"/>
      </w:r>
      <w:r w:rsidRPr="00303A8E">
        <w:t>(</w:t>
      </w:r>
      <w:proofErr w:type="spellStart"/>
      <w:r w:rsidRPr="00303A8E">
        <w:t>Friston</w:t>
      </w:r>
      <w:proofErr w:type="spellEnd"/>
      <w:r w:rsidRPr="00303A8E">
        <w:t xml:space="preserve"> et al., 1994)</w:t>
      </w:r>
      <w:r w:rsidRPr="00303A8E">
        <w:fldChar w:fldCharType="end"/>
      </w:r>
      <w:r w:rsidRPr="00303A8E">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14:paraId="674E142D" w14:textId="77777777" w:rsidR="00B55C07" w:rsidRPr="00303A8E" w:rsidRDefault="00B55C07" w:rsidP="00B55C07">
      <w:pPr>
        <w:pStyle w:val="Heading4"/>
      </w:pPr>
      <w:r w:rsidRPr="00303A8E">
        <w:t>MRI Protocols</w:t>
      </w:r>
    </w:p>
    <w:p w14:paraId="3968F73D" w14:textId="77777777" w:rsidR="00B55C07" w:rsidRPr="00303A8E" w:rsidRDefault="00B55C07" w:rsidP="00B55C07">
      <w:pPr>
        <w:pStyle w:val="text"/>
      </w:pPr>
      <w:r w:rsidRPr="00303A8E">
        <w:t xml:space="preserve">Imaging was performed on a GE </w:t>
      </w:r>
      <w:proofErr w:type="spellStart"/>
      <w:r w:rsidRPr="00303A8E">
        <w:t>Signa</w:t>
      </w:r>
      <w:proofErr w:type="spellEnd"/>
      <w:r w:rsidRPr="00303A8E">
        <w:t xml:space="preserve"> Excite HD 3T scanner using the product eight-channel head coil. Whole-brain image volumes were collected using a custom GRAPPA EPI sequence </w:t>
      </w:r>
      <w:r w:rsidRPr="00303A8E">
        <w:fldChar w:fldCharType="begin" w:fldLock="1"/>
      </w:r>
      <w:r w:rsidRPr="00303A8E">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rsidRPr="00303A8E">
        <w:fldChar w:fldCharType="separate"/>
      </w:r>
      <w:r w:rsidRPr="00303A8E">
        <w:t>(Griswold et al., 2002)</w:t>
      </w:r>
      <w:r w:rsidRPr="00303A8E">
        <w:fldChar w:fldCharType="end"/>
      </w:r>
      <w:r w:rsidRPr="00303A8E">
        <w:t xml:space="preserve">.  Sequence parameters were g-factor = 2, TE = 25 </w:t>
      </w:r>
      <w:proofErr w:type="spellStart"/>
      <w:r w:rsidRPr="00303A8E">
        <w:t>ms</w:t>
      </w:r>
      <w:proofErr w:type="spellEnd"/>
      <w:r w:rsidRPr="00303A8E">
        <w:t>, TR = 2.5 s, and 2.5-mm cubic voxels across a 200 mm field-of-view.  The slice prescription included 40 slices oriented along the AC-PC axis.  A high-order shim was performed before the start of the functional imaging to improve field homogeneity.</w:t>
      </w:r>
    </w:p>
    <w:p w14:paraId="0AE1AED0" w14:textId="77777777" w:rsidR="00B55C07" w:rsidRPr="00303A8E" w:rsidRDefault="00B55C07" w:rsidP="00B55C07">
      <w:pPr>
        <w:pStyle w:val="text"/>
      </w:pPr>
      <w:r w:rsidRPr="00303A8E">
        <w:t>A set of T1-weighted structural images was obtained on the same prescription before the functional acquisition runs using a three-dimensional (3D) fast RF-spoiled gradient-echo (</w:t>
      </w:r>
      <w:proofErr w:type="spellStart"/>
      <w:r w:rsidRPr="00303A8E">
        <w:t>fSPGR</w:t>
      </w:r>
      <w:proofErr w:type="spellEnd"/>
      <w:r w:rsidRPr="00303A8E">
        <w:t xml:space="preserve">)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w:t>
      </w:r>
      <w:proofErr w:type="spellStart"/>
      <w:r w:rsidRPr="00303A8E">
        <w:t>fSPGR</w:t>
      </w:r>
      <w:proofErr w:type="spellEnd"/>
      <w:r w:rsidRPr="00303A8E">
        <w:t xml:space="preserve"> sequence (minimum TE and TR, TI = 450 </w:t>
      </w:r>
      <w:proofErr w:type="spellStart"/>
      <w:r w:rsidRPr="00303A8E">
        <w:t>ms</w:t>
      </w:r>
      <w:proofErr w:type="spellEnd"/>
      <w:r w:rsidRPr="00303A8E">
        <w:t>, 15° flip angle, isometric voxel size of 0.7 mm, 2 excitations, ~28-minute duration).</w:t>
      </w:r>
    </w:p>
    <w:p w14:paraId="0EFC1843" w14:textId="77777777" w:rsidR="00B55C07" w:rsidRPr="00303A8E" w:rsidRDefault="00B55C07" w:rsidP="00B55C07">
      <w:pPr>
        <w:pStyle w:val="Heading4"/>
      </w:pPr>
      <w:r w:rsidRPr="00303A8E">
        <w:lastRenderedPageBreak/>
        <w:t>Preprocessing</w:t>
      </w:r>
    </w:p>
    <w:p w14:paraId="783B8CBE" w14:textId="77777777" w:rsidR="00B55C07" w:rsidRPr="00303A8E" w:rsidRDefault="00B55C07" w:rsidP="00B55C07">
      <w:pPr>
        <w:pStyle w:val="text"/>
      </w:pPr>
      <w:r w:rsidRPr="00303A8E">
        <w:t xml:space="preserve">Preprocessing of the fMRI data was performed using the </w:t>
      </w:r>
      <w:proofErr w:type="spellStart"/>
      <w:r w:rsidRPr="00303A8E">
        <w:t>mrVista</w:t>
      </w:r>
      <w:proofErr w:type="spellEnd"/>
      <w:r w:rsidRPr="00303A8E">
        <w:t xml:space="preserve"> software package (available at </w:t>
      </w:r>
      <w:hyperlink r:id="rId12" w:history="1">
        <w:r w:rsidRPr="00303A8E">
          <w:t>http://vistalab.stanford.edu/</w:t>
        </w:r>
      </w:hyperlink>
      <w:r w:rsidRPr="00303A8E">
        <w:t xml:space="preserve">), modified for use in our own lab.  The first 15 seconds of data were discarded to reduce transient effects. Within-scan motion was then estimated using a robust intensity-based scheme </w:t>
      </w:r>
      <w:r w:rsidRPr="00303A8E">
        <w:fldChar w:fldCharType="begin" w:fldLock="1"/>
      </w:r>
      <w:r w:rsidRPr="00303A8E">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rsidRPr="00303A8E">
        <w:fldChar w:fldCharType="separate"/>
      </w:r>
      <w:r w:rsidRPr="00303A8E">
        <w:t>(</w:t>
      </w:r>
      <w:proofErr w:type="spellStart"/>
      <w:r w:rsidRPr="00303A8E">
        <w:t>Nestares</w:t>
      </w:r>
      <w:proofErr w:type="spellEnd"/>
      <w:r w:rsidRPr="00303A8E">
        <w:t xml:space="preserve"> &amp; </w:t>
      </w:r>
      <w:proofErr w:type="spellStart"/>
      <w:r w:rsidRPr="00303A8E">
        <w:t>Heeger</w:t>
      </w:r>
      <w:proofErr w:type="spellEnd"/>
      <w:r w:rsidRPr="00303A8E">
        <w:t>, 2000)</w:t>
      </w:r>
      <w:r w:rsidRPr="00303A8E">
        <w:fldChar w:fldCharType="end"/>
      </w:r>
      <w:r w:rsidRPr="00303A8E">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w:t>
      </w:r>
      <w:proofErr w:type="spellStart"/>
      <w:r w:rsidRPr="00303A8E">
        <w:t>deconvolution</w:t>
      </w:r>
      <w:proofErr w:type="spellEnd"/>
      <w:r w:rsidRPr="00303A8E">
        <w:t xml:space="preserve"> </w:t>
      </w:r>
      <w:r w:rsidRPr="00303A8E">
        <w:fldChar w:fldCharType="begin" w:fldLock="1"/>
      </w:r>
      <w:r w:rsidRPr="00303A8E">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rsidRPr="00303A8E">
        <w:fldChar w:fldCharType="separate"/>
      </w:r>
      <w:r w:rsidRPr="00303A8E">
        <w:t>(Poor, 1980)</w:t>
      </w:r>
      <w:r w:rsidRPr="00303A8E">
        <w:fldChar w:fldCharType="end"/>
      </w:r>
      <w:r w:rsidRPr="00303A8E">
        <w:t xml:space="preserve"> was applied using a generic difference-of-gamma hemodynamic response function </w:t>
      </w:r>
      <w:r w:rsidRPr="00303A8E">
        <w:fldChar w:fldCharType="begin" w:fldLock="1"/>
      </w:r>
      <w:r w:rsidRPr="00303A8E">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rsidRPr="00303A8E">
        <w:fldChar w:fldCharType="separate"/>
      </w:r>
      <w:r w:rsidRPr="00303A8E">
        <w:t>(Glover, 1999)</w:t>
      </w:r>
      <w:r w:rsidRPr="00303A8E">
        <w:fldChar w:fldCharType="end"/>
      </w:r>
      <w:r w:rsidRPr="00303A8E">
        <w:t xml:space="preserve"> as the kernel to the recorded BOLD signal. Mostly, the </w:t>
      </w:r>
      <w:proofErr w:type="spellStart"/>
      <w:r w:rsidRPr="00303A8E">
        <w:t>deconvolution</w:t>
      </w:r>
      <w:proofErr w:type="spellEnd"/>
      <w:r w:rsidRPr="00303A8E">
        <w:t xml:space="preserve"> served to shift the peak response in time so that it was aligned with its associated stimulus, but it also provided some amount of noise reduction. The high-resolution reference anatomies were segmented using the </w:t>
      </w:r>
      <w:proofErr w:type="spellStart"/>
      <w:r w:rsidRPr="00303A8E">
        <w:t>Freesurfer</w:t>
      </w:r>
      <w:proofErr w:type="spellEnd"/>
      <w:r w:rsidRPr="00303A8E">
        <w:t xml:space="preserve"> image analysis suite (http://surfer.nmr.mgh.harvard.edu/) to create approximate </w:t>
      </w:r>
      <w:proofErr w:type="spellStart"/>
      <w:r w:rsidRPr="00303A8E">
        <w:t>parcellations</w:t>
      </w:r>
      <w:proofErr w:type="spellEnd"/>
      <w:r w:rsidRPr="00303A8E">
        <w:t xml:space="preserve"> of the gray matter in each subject, as well as a surface model for visualization of mapping results.</w:t>
      </w:r>
    </w:p>
    <w:p w14:paraId="1F933D07" w14:textId="77777777" w:rsidR="00B55C07" w:rsidRPr="00303A8E" w:rsidRDefault="00B55C07" w:rsidP="00B55C07">
      <w:pPr>
        <w:pStyle w:val="Heading4"/>
      </w:pPr>
      <w:r w:rsidRPr="00303A8E">
        <w:t>Cross-Validation</w:t>
      </w:r>
    </w:p>
    <w:p w14:paraId="6E98ED83" w14:textId="77777777" w:rsidR="00B55C07" w:rsidRPr="00303A8E" w:rsidRDefault="00B55C07" w:rsidP="00B55C07">
      <w:pPr>
        <w:pStyle w:val="text"/>
      </w:pPr>
      <w:r w:rsidRPr="00303A8E">
        <w:t xml:space="preserve">The performance of machine learning algorithms is generally defined to be the expected accuracy of the classifier on previously unseen examples </w:t>
      </w:r>
      <w:r w:rsidRPr="00303A8E">
        <w:fldChar w:fldCharType="begin" w:fldLock="1"/>
      </w:r>
      <w:r w:rsidRPr="00303A8E">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rsidRPr="00303A8E">
        <w:fldChar w:fldCharType="separate"/>
      </w:r>
      <w:r w:rsidRPr="00303A8E">
        <w:t>(Bishop, 2006)</w:t>
      </w:r>
      <w:r w:rsidRPr="00303A8E">
        <w:fldChar w:fldCharType="end"/>
      </w:r>
      <w:r w:rsidRPr="00303A8E">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w:t>
      </w:r>
      <w:r w:rsidRPr="00303A8E">
        <w:lastRenderedPageBreak/>
        <w:t xml:space="preserve">variance of the performance estimate. This procedure is known as k-fold cross-validation </w:t>
      </w:r>
      <w:r w:rsidRPr="00303A8E">
        <w:fldChar w:fldCharType="begin" w:fldLock="1"/>
      </w:r>
      <w:r w:rsidRPr="00303A8E">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rsidRPr="00303A8E">
        <w:fldChar w:fldCharType="separate"/>
      </w:r>
      <w:r w:rsidRPr="00303A8E">
        <w:t>(</w:t>
      </w:r>
      <w:proofErr w:type="spellStart"/>
      <w:r w:rsidRPr="00303A8E">
        <w:t>Kohavi</w:t>
      </w:r>
      <w:proofErr w:type="spellEnd"/>
      <w:r w:rsidRPr="00303A8E">
        <w:t>, 1995)</w:t>
      </w:r>
      <w:r w:rsidRPr="00303A8E">
        <w:fldChar w:fldCharType="end"/>
      </w:r>
      <w:r w:rsidRPr="00303A8E">
        <w:t>.</w:t>
      </w:r>
    </w:p>
    <w:p w14:paraId="7BDCAEBA" w14:textId="77777777" w:rsidR="00B55C07" w:rsidRPr="00303A8E" w:rsidRDefault="00B55C07" w:rsidP="00B55C07">
      <w:pPr>
        <w:pStyle w:val="text"/>
      </w:pPr>
      <w:r w:rsidRPr="00303A8E">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rsidRPr="00303A8E">
        <w:fldChar w:fldCharType="begin" w:fldLock="1"/>
      </w:r>
      <w:r w:rsidRPr="00303A8E">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rsidRPr="00303A8E">
        <w:fldChar w:fldCharType="separate"/>
      </w:r>
      <w:r w:rsidRPr="00303A8E">
        <w:t>(</w:t>
      </w:r>
      <w:proofErr w:type="spellStart"/>
      <w:r w:rsidRPr="00303A8E">
        <w:t>Ojala</w:t>
      </w:r>
      <w:proofErr w:type="spellEnd"/>
      <w:r w:rsidRPr="00303A8E">
        <w:t xml:space="preserve"> &amp; </w:t>
      </w:r>
      <w:proofErr w:type="spellStart"/>
      <w:r w:rsidRPr="00303A8E">
        <w:t>Garriga</w:t>
      </w:r>
      <w:proofErr w:type="spellEnd"/>
      <w:r w:rsidRPr="00303A8E">
        <w:t>, 2010)</w:t>
      </w:r>
      <w:r w:rsidRPr="00303A8E">
        <w:fldChar w:fldCharType="end"/>
      </w:r>
      <w:r w:rsidRPr="00303A8E">
        <w:t>. The high-performance computing resources of the Texas Advanced Computing Center at The University of Texas at Austin were utilized to perform this computation.</w:t>
      </w:r>
    </w:p>
    <w:p w14:paraId="5C280463" w14:textId="77777777" w:rsidR="00B55C07" w:rsidRPr="00303A8E" w:rsidRDefault="00B55C07" w:rsidP="00B55C07">
      <w:pPr>
        <w:pStyle w:val="text"/>
      </w:pPr>
      <w:r w:rsidRPr="00303A8E">
        <w:t xml:space="preserve">Previous studi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w:t>
      </w:r>
      <w:r w:rsidRPr="00303A8E">
        <w:lastRenderedPageBreak/>
        <w:t>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14:paraId="063D3CAF" w14:textId="77777777" w:rsidR="00B55C07" w:rsidRPr="00303A8E" w:rsidRDefault="00B55C07" w:rsidP="00B55C07">
      <w:pPr>
        <w:pStyle w:val="Heading4"/>
      </w:pPr>
      <w:r w:rsidRPr="00303A8E">
        <w:t>Feature Selection</w:t>
      </w:r>
    </w:p>
    <w:p w14:paraId="764DBC92" w14:textId="77777777" w:rsidR="00B55C07" w:rsidRPr="00303A8E" w:rsidRDefault="00B55C07" w:rsidP="00B55C07">
      <w:pPr>
        <w:pStyle w:val="text"/>
      </w:pPr>
      <w:r w:rsidRPr="00303A8E">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rsidRPr="00303A8E">
        <w:fldChar w:fldCharType="begin" w:fldLock="1"/>
      </w:r>
      <w:r w:rsidRPr="00303A8E">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rsidRPr="00303A8E">
        <w:fldChar w:fldCharType="separate"/>
      </w:r>
      <w:r w:rsidRPr="00303A8E">
        <w:t>(</w:t>
      </w:r>
      <w:proofErr w:type="spellStart"/>
      <w:r w:rsidRPr="00303A8E">
        <w:t>Hotelling</w:t>
      </w:r>
      <w:proofErr w:type="spellEnd"/>
      <w:r w:rsidRPr="00303A8E">
        <w:t>, 1933)</w:t>
      </w:r>
      <w:r w:rsidRPr="00303A8E">
        <w:fldChar w:fldCharType="end"/>
      </w:r>
      <w:r w:rsidRPr="00303A8E">
        <w:t xml:space="preserve">), and </w:t>
      </w:r>
      <w:proofErr w:type="spellStart"/>
      <w:r w:rsidRPr="00303A8E">
        <w:t>univariate</w:t>
      </w:r>
      <w:proofErr w:type="spellEnd"/>
      <w:r w:rsidRPr="00303A8E">
        <w:t xml:space="preserv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rsidRPr="00303A8E">
        <w:fldChar w:fldCharType="begin" w:fldLock="1"/>
      </w:r>
      <w:r w:rsidRPr="00303A8E">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rsidRPr="00303A8E">
        <w:fldChar w:fldCharType="separate"/>
      </w:r>
      <w:r w:rsidRPr="00303A8E">
        <w:t>(</w:t>
      </w:r>
      <w:proofErr w:type="spellStart"/>
      <w:r w:rsidRPr="00303A8E">
        <w:t>Scheffe</w:t>
      </w:r>
      <w:proofErr w:type="spellEnd"/>
      <w:r w:rsidRPr="00303A8E">
        <w:t>, 1959)</w:t>
      </w:r>
      <w:r w:rsidRPr="00303A8E">
        <w:fldChar w:fldCharType="end"/>
      </w:r>
      <w:r w:rsidRPr="00303A8E">
        <w:t xml:space="preserve">, which has been shown to be effective for feature selection in the context of MVPA </w:t>
      </w:r>
      <w:r w:rsidRPr="00303A8E">
        <w:fldChar w:fldCharType="begin" w:fldLock="1"/>
      </w:r>
      <w:r w:rsidRPr="00303A8E">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rsidRPr="00303A8E">
        <w:fldChar w:fldCharType="separate"/>
      </w:r>
      <w:r w:rsidRPr="00303A8E">
        <w:t xml:space="preserve">(Norman, </w:t>
      </w:r>
      <w:proofErr w:type="spellStart"/>
      <w:r w:rsidRPr="00303A8E">
        <w:t>Polyn</w:t>
      </w:r>
      <w:proofErr w:type="spellEnd"/>
      <w:r w:rsidRPr="00303A8E">
        <w:t xml:space="preserve">, </w:t>
      </w:r>
      <w:proofErr w:type="spellStart"/>
      <w:r w:rsidRPr="00303A8E">
        <w:t>Detre</w:t>
      </w:r>
      <w:proofErr w:type="spellEnd"/>
      <w:r w:rsidRPr="00303A8E">
        <w:t xml:space="preserve">, &amp; </w:t>
      </w:r>
      <w:proofErr w:type="spellStart"/>
      <w:r w:rsidRPr="00303A8E">
        <w:t>Haxby</w:t>
      </w:r>
      <w:proofErr w:type="spellEnd"/>
      <w:r w:rsidRPr="00303A8E">
        <w:t>, 2006; Pereira et al., 2009)</w:t>
      </w:r>
      <w:r w:rsidRPr="00303A8E">
        <w:fldChar w:fldCharType="end"/>
      </w:r>
      <w:r w:rsidRPr="00303A8E">
        <w:t xml:space="preserve">.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w:t>
      </w:r>
      <w:r w:rsidRPr="00303A8E">
        <w:lastRenderedPageBreak/>
        <w:t>classification-target feature selection yielded the best results on this dataset. Additionally, care must be taken to avoid optimistically biasing the accuracy estimates; voxel selection must be performed within each fold of a cross-validation procedure.</w:t>
      </w:r>
    </w:p>
    <w:p w14:paraId="1F481352" w14:textId="77777777" w:rsidR="00B55C07" w:rsidRPr="00303A8E" w:rsidRDefault="00B55C07" w:rsidP="00B55C07">
      <w:pPr>
        <w:pStyle w:val="Heading4"/>
      </w:pPr>
      <w:r w:rsidRPr="00303A8E">
        <w:t>Classification</w:t>
      </w:r>
    </w:p>
    <w:p w14:paraId="2B19E205" w14:textId="77777777" w:rsidR="00B55C07" w:rsidRPr="00303A8E" w:rsidRDefault="00B55C07" w:rsidP="00B55C07">
      <w:pPr>
        <w:pStyle w:val="text"/>
      </w:pPr>
      <w:r w:rsidRPr="00303A8E">
        <w:t xml:space="preserve">Using the time series from the voxels selected by the ANOVA process, we constructed classifiers of the following types: one-versus-one multi-class linear support-vector machine with C = 1 </w:t>
      </w:r>
      <w:r w:rsidRPr="00303A8E">
        <w:fldChar w:fldCharType="begin" w:fldLock="1"/>
      </w:r>
      <w:r w:rsidRPr="00303A8E">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rsidRPr="00303A8E">
        <w:fldChar w:fldCharType="separate"/>
      </w:r>
      <w:r w:rsidRPr="00303A8E">
        <w:t xml:space="preserve">(Cortes &amp; </w:t>
      </w:r>
      <w:proofErr w:type="spellStart"/>
      <w:r w:rsidRPr="00303A8E">
        <w:t>Vapnik</w:t>
      </w:r>
      <w:proofErr w:type="spellEnd"/>
      <w:r w:rsidRPr="00303A8E">
        <w:t>, 1995; Weston &amp; Watkins, 1999)</w:t>
      </w:r>
      <w:r w:rsidRPr="00303A8E">
        <w:fldChar w:fldCharType="end"/>
      </w:r>
      <w:r w:rsidRPr="00303A8E">
        <w:t xml:space="preserve">, feed-forward neural network with scaled conjugate gradient </w:t>
      </w:r>
      <w:proofErr w:type="spellStart"/>
      <w:r w:rsidRPr="00303A8E">
        <w:t>backpropagation</w:t>
      </w:r>
      <w:proofErr w:type="spellEnd"/>
      <w:r w:rsidRPr="00303A8E">
        <w:t xml:space="preserve"> training </w:t>
      </w:r>
      <w:r w:rsidRPr="00303A8E">
        <w:fldChar w:fldCharType="begin" w:fldLock="1"/>
      </w:r>
      <w:r w:rsidRPr="00303A8E">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rsidRPr="00303A8E">
        <w:fldChar w:fldCharType="separate"/>
      </w:r>
      <w:r w:rsidRPr="00303A8E">
        <w:t xml:space="preserve">(Hagan &amp; </w:t>
      </w:r>
      <w:proofErr w:type="spellStart"/>
      <w:r w:rsidRPr="00303A8E">
        <w:t>Menhaj</w:t>
      </w:r>
      <w:proofErr w:type="spellEnd"/>
      <w:r w:rsidRPr="00303A8E">
        <w:t xml:space="preserve">, 1994; </w:t>
      </w:r>
      <w:proofErr w:type="spellStart"/>
      <w:r w:rsidRPr="00303A8E">
        <w:t>Hornik</w:t>
      </w:r>
      <w:proofErr w:type="spellEnd"/>
      <w:r w:rsidRPr="00303A8E">
        <w:t xml:space="preserve">, </w:t>
      </w:r>
      <w:proofErr w:type="spellStart"/>
      <w:r w:rsidRPr="00303A8E">
        <w:t>Stinchcombe</w:t>
      </w:r>
      <w:proofErr w:type="spellEnd"/>
      <w:r w:rsidRPr="00303A8E">
        <w:t xml:space="preserve">, &amp; White, 1989; </w:t>
      </w:r>
      <w:proofErr w:type="spellStart"/>
      <w:r w:rsidRPr="00303A8E">
        <w:t>Møller</w:t>
      </w:r>
      <w:proofErr w:type="spellEnd"/>
      <w:r w:rsidRPr="00303A8E">
        <w:t>, 1993)</w:t>
      </w:r>
      <w:r w:rsidRPr="00303A8E">
        <w:fldChar w:fldCharType="end"/>
      </w:r>
      <w:r w:rsidRPr="00303A8E">
        <w:t xml:space="preserve">,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w:t>
      </w:r>
      <w:proofErr w:type="spellStart"/>
      <w:r w:rsidRPr="00303A8E">
        <w:t>Duda</w:t>
      </w:r>
      <w:proofErr w:type="spellEnd"/>
      <w:r w:rsidRPr="00303A8E">
        <w:t xml:space="preserve"> &amp; Hart, 1973)</w:t>
      </w:r>
      <w:r w:rsidRPr="00303A8E">
        <w:fldChar w:fldCharType="end"/>
      </w:r>
      <w:r w:rsidRPr="00303A8E">
        <w:t xml:space="preserve">, and k-nearest neighbor classifier (KNN) with k = 6 </w:t>
      </w:r>
      <w:r w:rsidRPr="00303A8E">
        <w:fldChar w:fldCharType="begin" w:fldLock="1"/>
      </w:r>
      <w:r w:rsidRPr="00303A8E">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rsidRPr="00303A8E">
        <w:fldChar w:fldCharType="separate"/>
      </w:r>
      <w:r w:rsidRPr="00303A8E">
        <w:t>(Cover &amp; Hart, 1967)</w:t>
      </w:r>
      <w:r w:rsidRPr="00303A8E">
        <w:fldChar w:fldCharType="end"/>
      </w:r>
      <w:r w:rsidRPr="00303A8E">
        <w:t xml:space="preserve">. The parameters for the SVM and KNN were determined by a grid-search </w:t>
      </w:r>
      <w:r w:rsidRPr="00303A8E">
        <w:fldChar w:fldCharType="begin" w:fldLock="1"/>
      </w:r>
      <w:r w:rsidRPr="00303A8E">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rsidRPr="00303A8E">
        <w:fldChar w:fldCharType="separate"/>
      </w:r>
      <w:r w:rsidRPr="00303A8E">
        <w:t>(Hsu, Chang, &amp; Lin, 2010)</w:t>
      </w:r>
      <w:r w:rsidRPr="00303A8E">
        <w:fldChar w:fldCharType="end"/>
      </w:r>
      <w:r w:rsidRPr="00303A8E">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14:paraId="1B009A42" w14:textId="77777777" w:rsidR="00B55C07" w:rsidRPr="00303A8E" w:rsidRDefault="00B55C07" w:rsidP="00B55C07">
      <w:pPr>
        <w:pStyle w:val="text"/>
      </w:pPr>
      <w:r w:rsidRPr="00303A8E">
        <w:t xml:space="preserve">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w:t>
      </w:r>
      <w:r w:rsidRPr="00303A8E">
        <w:lastRenderedPageBreak/>
        <w:t>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14:paraId="012A918C" w14:textId="77777777" w:rsidR="00B55C07" w:rsidRPr="00303A8E" w:rsidRDefault="00B55C07" w:rsidP="00B55C07">
      <w:pPr>
        <w:pStyle w:val="Heading4"/>
      </w:pPr>
      <w:r w:rsidRPr="00303A8E">
        <w:t>Classifier Probability and Confidence</w:t>
      </w:r>
    </w:p>
    <w:p w14:paraId="591E6AD8" w14:textId="77777777" w:rsidR="00B55C07" w:rsidRPr="00303A8E" w:rsidRDefault="00B55C07" w:rsidP="00B55C07">
      <w:pPr>
        <w:pStyle w:val="text"/>
      </w:pPr>
      <w:r w:rsidRPr="00303A8E">
        <w:t xml:space="preserve">All classifiers return a label for an input, but not all classifiers return the probability that the label is correct. For example, the SVM can only return a label, whereas the GNB classifier and feed-forward NN can return the probability for all labels </w:t>
      </w:r>
      <w:r w:rsidRPr="00303A8E">
        <w:fldChar w:fldCharType="begin" w:fldLock="1"/>
      </w:r>
      <w:r w:rsidRPr="00303A8E">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rsidRPr="00303A8E">
        <w:fldChar w:fldCharType="separate"/>
      </w:r>
      <w:r w:rsidRPr="00303A8E">
        <w:t>(Richard &amp; Lippmann, 1991)</w:t>
      </w:r>
      <w:r w:rsidRPr="00303A8E">
        <w:fldChar w:fldCharType="end"/>
      </w:r>
      <w:r w:rsidRPr="00303A8E">
        <w:t xml:space="preserve">. Normally, one chooses the label with the maximum probability as the selected class while 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w:t>
      </w:r>
      <w:proofErr w:type="gramStart"/>
      <w:r w:rsidRPr="00303A8E">
        <w:t xml:space="preserve">confidence  </w:t>
      </w:r>
      <w:r w:rsidRPr="00303A8E">
        <w:lastRenderedPageBreak/>
        <w:t>across</w:t>
      </w:r>
      <w:proofErr w:type="gramEnd"/>
      <w:r w:rsidRPr="00303A8E">
        <w:t xml:space="preserve">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14:paraId="7EF5C924" w14:textId="77777777" w:rsidR="00B55C07" w:rsidRPr="00303A8E" w:rsidRDefault="00B55C07" w:rsidP="00B55C07">
      <w:pPr>
        <w:pStyle w:val="Heading4"/>
      </w:pPr>
      <w:r w:rsidRPr="00303A8E">
        <w:t>Block Integration</w:t>
      </w:r>
    </w:p>
    <w:p w14:paraId="36326C3B" w14:textId="77777777" w:rsidR="00B55C07" w:rsidRPr="00303A8E" w:rsidRDefault="00B55C07" w:rsidP="00B55C07">
      <w:pPr>
        <w:pStyle w:val="text"/>
      </w:pPr>
      <w:r w:rsidRPr="00303A8E">
        <w:t xml:space="preserve">A common approach to boost classification accuracy is to average across frames in a stimulus block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 e.g. Pereira et al., 2009)</w:t>
      </w:r>
      <w:r w:rsidRPr="00303A8E">
        <w:fldChar w:fldCharType="end"/>
      </w:r>
      <w:r w:rsidRPr="00303A8E">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14:paraId="476EDA8A" w14:textId="77777777" w:rsidR="00B55C07" w:rsidRPr="00303A8E" w:rsidRDefault="00B55C07" w:rsidP="00B55C07">
      <w:pPr>
        <w:pStyle w:val="text"/>
      </w:pPr>
      <w:r w:rsidRPr="00303A8E">
        <w:t xml:space="preserve">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w:proofErr w:type="gramStart"/>
        <m:r>
          <w:rPr>
            <w:rFonts w:ascii="Cambria Math" w:hAnsi="Cambria Math"/>
          </w:rPr>
          <m:t>Median[</m:t>
        </m:r>
        <w:proofErr w:type="gramEnd"/>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oMath>
      <w:r w:rsidRPr="00303A8E">
        <w:t xml:space="preserve"> where </w:t>
      </w:r>
      <m:oMath>
        <m:sSub>
          <m:sSubPr>
            <m:ctrlPr>
              <w:rPr>
                <w:rFonts w:ascii="Cambria Math" w:hAnsi="Cambria Math"/>
                <w:i/>
              </w:rPr>
            </m:ctrlPr>
          </m:sSubPr>
          <m:e>
            <m:r>
              <w:rPr>
                <w:rFonts w:ascii="Cambria Math" w:hAnsi="Cambria Math"/>
              </w:rPr>
              <m:t>c</m:t>
            </m:r>
          </m:e>
          <m:sub>
            <m:r>
              <w:rPr>
                <w:rFonts w:ascii="Cambria Math" w:hAnsi="Cambria Math"/>
              </w:rPr>
              <m:t>block</m:t>
            </m:r>
          </m:sub>
        </m:sSub>
      </m:oMath>
      <w:r w:rsidRPr="00303A8E">
        <w:t xml:space="preserve"> is the classification of the block and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6</m:t>
            </m:r>
          </m:sub>
        </m:sSub>
      </m:oMath>
      <w:r w:rsidRPr="00303A8E">
        <w:t xml:space="preserve"> are the classifications of the in</w:t>
      </w:r>
      <w:proofErr w:type="spellStart"/>
      <w:r w:rsidRPr="00303A8E">
        <w:t>dividual</w:t>
      </w:r>
      <w:proofErr w:type="spellEnd"/>
      <w:r w:rsidRPr="00303A8E">
        <w:t xml:space="preserve"> frames in the block. Confidence voting requires an algorithm that returns a probability along with the label. Confidence voting was similar to block voting, but each frame’s vote was weighted by the probability of the chosen label on that fram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hint="eastAsia"/>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m:rPr>
                            <m:sty m:val="bi"/>
                          </m:rPr>
                          <w:rPr>
                            <w:rFonts w:ascii="Cambria Math" w:hAnsi="Cambria Math"/>
                          </w:rPr>
                          <m:t>⋅1</m:t>
                        </m:r>
                        <m:ctrlPr>
                          <w:rPr>
                            <w:rFonts w:ascii="Cambria Math" w:hAnsi="Cambria Math"/>
                            <w:b/>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nary>
              </m:e>
            </m:func>
          </m:e>
        </m:func>
      </m:oMath>
      <w:r w:rsidRPr="00303A8E">
        <w:t xml:space="preserve"> where </w:t>
      </w:r>
      <m:oMath>
        <m:r>
          <w:rPr>
            <w:rFonts w:ascii="Cambria Math" w:hAnsi="Cambria Math"/>
          </w:rPr>
          <m:t>Ω</m:t>
        </m:r>
      </m:oMath>
      <w:r w:rsidRPr="00303A8E">
        <w:t xml:space="preserve"> is the set of all class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03A8E">
        <w:t xml:space="preserve"> is the weight or </w:t>
      </w:r>
      <w:r w:rsidRPr="00303A8E">
        <w:lastRenderedPageBreak/>
        <w:t xml:space="preserve">confidence associated with frame </w:t>
      </w:r>
      <m:oMath>
        <m:r>
          <w:rPr>
            <w:rFonts w:ascii="Cambria Math" w:hAnsi="Cambria Math"/>
          </w:rPr>
          <m:t>i</m:t>
        </m:r>
      </m:oMath>
      <w:r w:rsidRPr="00303A8E">
        <w:t xml:space="preserve">, and </w:t>
      </w:r>
      <m:oMath>
        <m:sSub>
          <m:sSubPr>
            <m:ctrlPr>
              <w:rPr>
                <w:rFonts w:ascii="Cambria Math" w:hAnsi="Cambria Math"/>
                <w:i/>
              </w:rPr>
            </m:ctrlPr>
          </m:sSubPr>
          <m:e>
            <m:r>
              <m:rPr>
                <m:sty m:val="bi"/>
              </m:rPr>
              <w:rPr>
                <w:rFonts w:ascii="Cambria Math" w:hAnsi="Cambria Math"/>
              </w:rPr>
              <m:t>1</m:t>
            </m:r>
            <m:ctrlPr>
              <w:rPr>
                <w:rFonts w:ascii="Cambria Math" w:hAnsi="Cambria Math"/>
                <w:b/>
                <w:bCs/>
                <w:i/>
              </w:rPr>
            </m:ctrlPr>
          </m:e>
          <m:sub>
            <m:r>
              <w:rPr>
                <w:rFonts w:ascii="Cambria Math" w:hAnsi="Cambria Math"/>
              </w:rPr>
              <m:t>c</m:t>
            </m:r>
          </m:sub>
        </m:sSub>
        <m:r>
          <w:rPr>
            <w:rFonts w:ascii="Cambria Math" w:hAnsi="Cambria Math"/>
          </w:rPr>
          <m:t>(⋅)</m:t>
        </m:r>
      </m:oMath>
      <w:r w:rsidRPr="00303A8E">
        <w:t xml:space="preserve"> is the indicator function for class </w:t>
      </w:r>
      <m:oMath>
        <m:r>
          <w:rPr>
            <w:rFonts w:ascii="Cambria Math" w:hAnsi="Cambria Math"/>
          </w:rPr>
          <m:t>c</m:t>
        </m:r>
      </m:oMath>
      <w:r w:rsidRPr="00303A8E">
        <w:t xml:space="preserve">. Output averaging requires an algorithm that returns a probability for each output class such as a NN. In output averaging, the probability values from the neural network were summed across the block and the label was selected to be the class with the greatest valu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O</m:t>
                        </m:r>
                      </m:e>
                      <m:sub>
                        <m:r>
                          <w:rPr>
                            <w:rFonts w:ascii="Cambria Math" w:hAnsi="Cambria Math"/>
                          </w:rPr>
                          <m:t>c, i</m:t>
                        </m:r>
                      </m:sub>
                    </m:sSub>
                  </m:e>
                </m:nary>
              </m:e>
            </m:func>
          </m:e>
        </m:func>
      </m:oMath>
      <w:r w:rsidRPr="00303A8E">
        <w:t xml:space="preserve"> where </w:t>
      </w:r>
      <m:oMath>
        <m:sSub>
          <m:sSubPr>
            <m:ctrlPr>
              <w:rPr>
                <w:rFonts w:ascii="Cambria Math" w:hAnsi="Cambria Math"/>
                <w:i/>
              </w:rPr>
            </m:ctrlPr>
          </m:sSubPr>
          <m:e>
            <m:r>
              <w:rPr>
                <w:rFonts w:ascii="Cambria Math" w:hAnsi="Cambria Math"/>
              </w:rPr>
              <m:t>O</m:t>
            </m:r>
          </m:e>
          <m:sub>
            <m:r>
              <w:rPr>
                <w:rFonts w:ascii="Cambria Math" w:hAnsi="Cambria Math"/>
              </w:rPr>
              <m:t>c, i</m:t>
            </m:r>
          </m:sub>
        </m:sSub>
      </m:oMath>
      <w:r w:rsidRPr="00303A8E">
        <w:t xml:space="preserve"> is the probability output of the neural network for class </w:t>
      </w:r>
      <m:oMath>
        <m:r>
          <w:rPr>
            <w:rFonts w:ascii="Cambria Math" w:hAnsi="Cambria Math"/>
          </w:rPr>
          <m:t>c</m:t>
        </m:r>
      </m:oMath>
      <w:r w:rsidRPr="00303A8E">
        <w:t xml:space="preserve"> at frame </w:t>
      </w:r>
      <m:oMath>
        <m:r>
          <w:rPr>
            <w:rFonts w:ascii="Cambria Math" w:hAnsi="Cambria Math"/>
          </w:rPr>
          <m:t>i</m:t>
        </m:r>
      </m:oMath>
      <w:r w:rsidRPr="00303A8E">
        <w:t>.</w:t>
      </w:r>
    </w:p>
    <w:p w14:paraId="02C2C870" w14:textId="77777777" w:rsidR="00B55C07" w:rsidRPr="00303A8E" w:rsidRDefault="00B55C07" w:rsidP="00B55C07">
      <w:pPr>
        <w:pStyle w:val="Heading4"/>
      </w:pPr>
      <w:bookmarkStart w:id="1" w:name="_Ref403086510"/>
      <w:r w:rsidRPr="00303A8E">
        <w:t>Mapping</w:t>
      </w:r>
      <w:bookmarkEnd w:id="1"/>
    </w:p>
    <w:p w14:paraId="05901E2C" w14:textId="77777777" w:rsidR="00B55C07" w:rsidRPr="00303A8E" w:rsidRDefault="00B55C07" w:rsidP="00B55C07">
      <w:pPr>
        <w:pStyle w:val="text"/>
      </w:pPr>
      <w:r w:rsidRPr="00303A8E">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m:oMath>
        <m:r>
          <m:rPr>
            <m:sty m:val="bi"/>
          </m:rPr>
          <w:rPr>
            <w:rFonts w:ascii="Cambria Math" w:hAnsi="Cambria Math"/>
          </w:rPr>
          <m:t>o</m:t>
        </m:r>
      </m:oMath>
      <w:r w:rsidRPr="00303A8E">
        <w:t xml:space="preserve"> be the vector of outputs and </w:t>
      </w:r>
      <m:oMath>
        <m:r>
          <m:rPr>
            <m:sty m:val="bi"/>
          </m:rPr>
          <w:rPr>
            <w:rFonts w:ascii="Cambria Math" w:hAnsi="Cambria Math"/>
          </w:rPr>
          <m:t>x</m:t>
        </m:r>
      </m:oMath>
      <w:r w:rsidRPr="00303A8E">
        <w:t xml:space="preserve"> </w:t>
      </w:r>
      <w:proofErr w:type="gramStart"/>
      <w:r w:rsidRPr="00303A8E">
        <w:t>be</w:t>
      </w:r>
      <w:proofErr w:type="gramEnd"/>
      <w:r w:rsidRPr="00303A8E">
        <w:t xml:space="preserve"> the vector of inputs. Then the sensitivity of output </w:t>
      </w:r>
      <m:oMath>
        <m:r>
          <w:rPr>
            <w:rFonts w:ascii="Cambria Math" w:hAnsi="Cambria Math"/>
          </w:rPr>
          <m:t>k</m:t>
        </m:r>
      </m:oMath>
      <w:r w:rsidRPr="00303A8E">
        <w:t xml:space="preserve"> to i</w:t>
      </w:r>
      <w:proofErr w:type="spellStart"/>
      <w:r w:rsidRPr="00303A8E">
        <w:t>nput</w:t>
      </w:r>
      <w:proofErr w:type="spellEnd"/>
      <w:r w:rsidRPr="00303A8E">
        <w:t xml:space="preserve"> </w:t>
      </w:r>
      <m:oMath>
        <m:r>
          <w:rPr>
            <w:rFonts w:ascii="Cambria Math" w:hAnsi="Cambria Math"/>
          </w:rPr>
          <m:t>i</m:t>
        </m:r>
      </m:oMath>
      <w:r w:rsidRPr="00303A8E">
        <w:t xml:space="preserve"> is defined by </w:t>
      </w:r>
      <m:oMath>
        <m:sSub>
          <m:sSubPr>
            <m:ctrlPr>
              <w:rPr>
                <w:rFonts w:ascii="Cambria Math" w:hAnsi="Cambria Math"/>
                <w:i/>
              </w:rPr>
            </m:ctrlPr>
          </m:sSubPr>
          <m:e>
            <m:r>
              <w:rPr>
                <w:rFonts w:ascii="Cambria Math" w:hAnsi="Cambria Math"/>
              </w:rPr>
              <m:t>S</m:t>
            </m:r>
          </m:e>
          <m:sub>
            <m:r>
              <w:rPr>
                <w:rFonts w:ascii="Cambria Math" w:hAnsi="Cambria Math"/>
              </w:rPr>
              <m:t>ki</m:t>
            </m:r>
          </m:sub>
        </m:sSub>
        <m:r>
          <m:rPr>
            <m:sty m:val="p"/>
          </m:rPr>
          <w:rPr>
            <w:rFonts w:ascii="Cambria Math" w:hAnsi="Cambria Math"/>
          </w:rPr>
          <m:t>=</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ctrlPr>
              <w:rPr>
                <w:rFonts w:ascii="Cambria Math" w:hAnsi="Cambria Math"/>
                <w:i/>
              </w:rPr>
            </m:ctrlPr>
          </m:den>
        </m:f>
      </m:oMath>
      <w:r w:rsidRPr="00303A8E">
        <w:t xml:space="preserve">, which is the partial derivative of the output with respect to the input. Let </w:t>
      </w:r>
      <m:oMath>
        <m:r>
          <m:rPr>
            <m:sty m:val="bi"/>
          </m:rPr>
          <w:rPr>
            <w:rFonts w:ascii="Cambria Math" w:hAnsi="Cambria Math"/>
          </w:rPr>
          <m:t>w</m:t>
        </m:r>
      </m:oMath>
      <w:r w:rsidRPr="00303A8E">
        <w:t xml:space="preserve"> be the weight matrix from the hidden layer to the output layer and </w:t>
      </w:r>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m:t>
        </m:r>
      </m:oMath>
      <w:r w:rsidRPr="00303A8E">
        <w:t xml:space="preserve">be a single element of </w:t>
      </w:r>
      <m:oMath>
        <m:r>
          <m:rPr>
            <m:sty m:val="bi"/>
          </m:rPr>
          <w:rPr>
            <w:rFonts w:ascii="Cambria Math" w:hAnsi="Cambria Math"/>
          </w:rPr>
          <m:t>w</m:t>
        </m:r>
      </m:oMath>
      <w:r w:rsidRPr="00303A8E">
        <w:t xml:space="preserve"> corresponding to the weight on the network edge connecting output k with hidden node j. Similarly, let </w:t>
      </w:r>
      <m:oMath>
        <m:r>
          <m:rPr>
            <m:sty m:val="bi"/>
          </m:rPr>
          <w:rPr>
            <w:rFonts w:ascii="Cambria Math" w:hAnsi="Cambria Math"/>
          </w:rPr>
          <m:t>v</m:t>
        </m:r>
      </m:oMath>
      <w:r w:rsidRPr="00303A8E">
        <w:t xml:space="preserve"> be the weight matrix from the input layer to the hidden layer and </w:t>
      </w:r>
      <m:oMath>
        <m:sSub>
          <m:sSubPr>
            <m:ctrlPr>
              <w:rPr>
                <w:rFonts w:ascii="Cambria Math" w:hAnsi="Cambria Math"/>
                <w:i/>
              </w:rPr>
            </m:ctrlPr>
          </m:sSubPr>
          <m:e>
            <m:r>
              <w:rPr>
                <w:rFonts w:ascii="Cambria Math" w:hAnsi="Cambria Math"/>
              </w:rPr>
              <m:t>v</m:t>
            </m:r>
          </m:e>
          <m:sub>
            <m:r>
              <w:rPr>
                <w:rFonts w:ascii="Cambria Math" w:hAnsi="Cambria Math"/>
              </w:rPr>
              <m:t>ji</m:t>
            </m:r>
          </m:sub>
        </m:sSub>
      </m:oMath>
      <w:r w:rsidRPr="00303A8E">
        <w:t xml:space="preserve"> be a single edge weight. Then the partial derivative can be expressed as </w:t>
      </w:r>
      <m:oMath>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nary>
          <m:naryPr>
            <m:chr m:val="∑"/>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w</m:t>
                </m:r>
              </m:e>
              <m:sub>
                <m:r>
                  <w:rPr>
                    <w:rFonts w:ascii="Cambria Math" w:hAnsi="Cambria Math"/>
                  </w:rPr>
                  <m:t>kj</m:t>
                </m:r>
              </m:sub>
            </m:sSub>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v</m:t>
                </m:r>
              </m:e>
              <m:sub>
                <m:r>
                  <w:rPr>
                    <w:rFonts w:ascii="Cambria Math" w:hAnsi="Cambria Math"/>
                  </w:rPr>
                  <m:t>ji</m:t>
                </m:r>
              </m:sub>
            </m:sSub>
          </m:e>
        </m:nary>
      </m:oMath>
      <w:r w:rsidRPr="00303A8E">
        <w:t xml:space="preserve">, where </w:t>
      </w:r>
      <m:oMath>
        <m:r>
          <w:rPr>
            <w:rFonts w:ascii="Cambria Math" w:hAnsi="Cambria Math"/>
          </w:rPr>
          <m:t>J</m:t>
        </m:r>
      </m:oMath>
      <w:r w:rsidRPr="00303A8E">
        <w:t xml:space="preserve"> is the total number of hidden units in that layer of the neural network, </w:t>
      </w:r>
      <m:oMath>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oMath>
      <w:r w:rsidRPr="00303A8E">
        <w:t xml:space="preserve"> is the value of the derivative of the activation function at output </w:t>
      </w:r>
      <m:oMath>
        <m:r>
          <w:rPr>
            <w:rFonts w:ascii="Cambria Math" w:hAnsi="Cambria Math"/>
          </w:rPr>
          <m:t>k</m:t>
        </m:r>
      </m:oMath>
      <w:r w:rsidRPr="00303A8E">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Pr="00303A8E">
        <w:t xml:space="preserve"> is the value of the derivative of the activation function at hidden neuron </w:t>
      </w:r>
      <m:oMath>
        <m:r>
          <w:rPr>
            <w:rFonts w:ascii="Cambria Math" w:hAnsi="Cambria Math"/>
          </w:rPr>
          <m:t>j</m:t>
        </m:r>
      </m:oMath>
      <w:r w:rsidRPr="00303A8E">
        <w:t xml:space="preserve">. Finally, the entire sensitivity matrix can be expressed in matrix notation as </w:t>
      </w:r>
      <m:oMath>
        <m:r>
          <m:rPr>
            <m:sty m:val="bi"/>
          </m:rPr>
          <w:rPr>
            <w:rFonts w:ascii="Cambria Math" w:hAnsi="Cambria Math"/>
          </w:rPr>
          <m:t>S</m:t>
        </m:r>
        <m:r>
          <w:rPr>
            <w:rFonts w:ascii="Cambria Math" w:hAnsi="Cambria Math"/>
          </w:rPr>
          <m:t>=</m:t>
        </m:r>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W</m:t>
        </m:r>
        <m:r>
          <w:rPr>
            <w:rFonts w:ascii="Cambria Math" w:hAnsi="Cambria Math"/>
          </w:rPr>
          <m:t>×</m:t>
        </m:r>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V</m:t>
        </m:r>
      </m:oMath>
      <w:r w:rsidRPr="00303A8E">
        <w:t xml:space="preserve">, where </w:t>
      </w:r>
      <m:oMath>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w:proofErr w:type="gramStart"/>
        <m:r>
          <w:rPr>
            <w:rFonts w:ascii="Cambria Math" w:hAnsi="Cambria Math"/>
          </w:rPr>
          <m:t>diag(</m:t>
        </m:r>
        <w:proofErr w:type="gramEnd"/>
        <m:sSubSup>
          <m:sSubSupPr>
            <m:ctrlPr>
              <w:rPr>
                <w:rFonts w:ascii="Cambria Math" w:hAnsi="Cambria Math"/>
                <w:i/>
              </w:rPr>
            </m:ctrlPr>
          </m:sSubSupPr>
          <m:e>
            <m:r>
              <w:rPr>
                <w:rFonts w:ascii="Cambria Math" w:hAnsi="Cambria Math"/>
              </w:rPr>
              <m:t>o</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and </w:t>
      </w:r>
      <m:oMath>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diag(</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w:t>
      </w:r>
    </w:p>
    <w:p w14:paraId="04E23B48" w14:textId="77777777" w:rsidR="00B55C07" w:rsidRPr="00303A8E" w:rsidRDefault="00B55C07" w:rsidP="00B55C07">
      <w:pPr>
        <w:pStyle w:val="text"/>
      </w:pPr>
      <w:r w:rsidRPr="00303A8E">
        <w:t xml:space="preserve">Since the activation functions are generally non-linear, the sensitivity matrix becomes a function </w:t>
      </w:r>
      <w:proofErr w:type="gramStart"/>
      <m:oMath>
        <m:r>
          <m:rPr>
            <m:sty m:val="bi"/>
          </m:rPr>
          <w:rPr>
            <w:rFonts w:ascii="Cambria Math" w:hAnsi="Cambria Math"/>
          </w:rPr>
          <m:t>S</m:t>
        </m:r>
        <m:r>
          <w:rPr>
            <w:rFonts w:ascii="Cambria Math" w:hAnsi="Cambria Math"/>
          </w:rPr>
          <m:t>(</m:t>
        </m:r>
        <w:proofErr w:type="gramEnd"/>
        <m:r>
          <m:rPr>
            <m:sty m:val="bi"/>
          </m:rPr>
          <w:rPr>
            <w:rFonts w:ascii="Cambria Math" w:hAnsi="Cambria Math"/>
          </w:rPr>
          <m:t>x)</m:t>
        </m:r>
      </m:oMath>
      <w:r w:rsidRPr="00303A8E">
        <w:t xml:space="preserve">, where </w:t>
      </w:r>
      <m:oMath>
        <m:r>
          <m:rPr>
            <m:sty m:val="bi"/>
          </m:rPr>
          <w:rPr>
            <w:rFonts w:ascii="Cambria Math" w:hAnsi="Cambria Math"/>
          </w:rPr>
          <m:t>x</m:t>
        </m:r>
      </m:oMath>
      <w:r w:rsidRPr="00303A8E">
        <w:t xml:space="preserve"> is an input vector. However, the sensitivity matrix for a particular input vector can vary due to the stochastic nature of training neural networks. </w:t>
      </w:r>
      <w:r w:rsidRPr="00303A8E">
        <w:lastRenderedPageBreak/>
        <w:t xml:space="preserve">To compensate for this added variance, we trained 100 different nets and calculated the average sensitivity matrix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d>
          <m:dPr>
            <m:ctrlPr>
              <w:rPr>
                <w:rFonts w:ascii="Cambria Math" w:hAnsi="Cambria Math"/>
                <w:i/>
              </w:rPr>
            </m:ctrlPr>
          </m:dPr>
          <m:e>
            <m:r>
              <m:rPr>
                <m:sty m:val="bi"/>
              </m:rPr>
              <w:rPr>
                <w:rFonts w:ascii="Cambria Math" w:hAnsi="Cambria Math"/>
              </w:rPr>
              <m:t>x</m:t>
            </m:r>
          </m:e>
        </m:d>
      </m:oMath>
      <w:r w:rsidRPr="00303A8E">
        <w:t xml:space="preserve"> across these samples. </w:t>
      </w:r>
    </w:p>
    <w:p w14:paraId="7608F397" w14:textId="77777777" w:rsidR="00B55C07" w:rsidRPr="00303A8E" w:rsidRDefault="00B55C07" w:rsidP="00B55C07">
      <w:pPr>
        <w:pStyle w:val="text"/>
      </w:pPr>
      <w:r w:rsidRPr="00303A8E">
        <w:t xml:space="preserve">We now have a sensitivity score for each voxel at all time points and for all output classes. However, we would like a measure of sensitivity only on voxels. Therefore, we calculated </w:t>
      </w:r>
      <m:oMath>
        <m:r>
          <m:rPr>
            <m:sty m:val="bi"/>
          </m:rPr>
          <w:rPr>
            <w:rFonts w:ascii="Cambria Math" w:hAnsi="Cambria Math"/>
          </w:rPr>
          <m:t>S</m:t>
        </m:r>
        <m:r>
          <w:rPr>
            <w:rFonts w:ascii="Cambria Math" w:hAnsi="Cambria Math"/>
          </w:rPr>
          <m:t xml:space="preserve"> </m:t>
        </m:r>
      </m:oMath>
      <w:r w:rsidRPr="00303A8E">
        <w:t xml:space="preserve">for each point in the time series, and then computed the RMS average sensitivity matrix across all input vectors a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nary>
                  <m:naryPr>
                    <m:chr m:val="∑"/>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r>
                          <w:rPr>
                            <w:rFonts w:ascii="Cambria Math" w:hAnsi="Cambria Math"/>
                          </w:rPr>
                          <m:t>(</m:t>
                        </m:r>
                        <m:r>
                          <m:rPr>
                            <m:sty m:val="bi"/>
                          </m:rPr>
                          <w:rPr>
                            <w:rFonts w:ascii="Cambria Math" w:hAnsi="Cambria Math"/>
                          </w:rPr>
                          <m:t>x</m:t>
                        </m:r>
                        <m:r>
                          <w:rPr>
                            <w:rFonts w:ascii="Cambria Math" w:hAnsi="Cambria Math"/>
                          </w:rPr>
                          <m:t>)</m:t>
                        </m:r>
                      </m:e>
                      <m:sup>
                        <m:r>
                          <w:rPr>
                            <w:rFonts w:ascii="Cambria Math" w:hAnsi="Cambria Math"/>
                          </w:rPr>
                          <m:t>2</m:t>
                        </m:r>
                      </m:sup>
                    </m:sSup>
                    <m:r>
                      <w:rPr>
                        <w:rFonts w:ascii="Cambria Math" w:hAnsi="Cambria Math"/>
                      </w:rPr>
                      <m:t xml:space="preserve"> </m:t>
                    </m:r>
                  </m:e>
                </m:nary>
              </m:num>
              <m:den>
                <m:r>
                  <w:rPr>
                    <w:rFonts w:ascii="Cambria Math" w:hAnsi="Cambria Math"/>
                  </w:rPr>
                  <m:t>N</m:t>
                </m:r>
              </m:den>
            </m:f>
          </m:e>
        </m:rad>
      </m:oMath>
      <w:r w:rsidRPr="00303A8E">
        <w:t xml:space="preserve">, where </w:t>
      </w:r>
      <m:oMath>
        <m:r>
          <w:rPr>
            <w:rFonts w:ascii="Cambria Math" w:hAnsi="Cambria Math"/>
          </w:rPr>
          <m:t>N</m:t>
        </m:r>
      </m:oMath>
      <w:r w:rsidRPr="00303A8E">
        <w:t xml:space="preserve"> is the number of input vectors (time point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oMath>
      <w:r w:rsidRPr="00303A8E">
        <w:t xml:space="preserve"> </w:t>
      </w:r>
      <w:proofErr w:type="gramStart"/>
      <w:r w:rsidRPr="00303A8E">
        <w:t>gives</w:t>
      </w:r>
      <w:proofErr w:type="gramEnd"/>
      <w:r w:rsidRPr="00303A8E">
        <w:t xml:space="preserve"> a sensitivity value for each voxel with respect to all outputs. We then calculated the maximum sensitivity of each voxel across all outputs, i.e. </w:t>
      </w:r>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1⋯K</m:t>
                </m:r>
              </m:lim>
            </m:limLow>
          </m:fName>
          <m:e>
            <m:sSub>
              <m:sSubPr>
                <m:ctrlPr>
                  <w:rPr>
                    <w:rFonts w:ascii="Cambria Math" w:hAnsi="Cambria Math"/>
                    <w:i/>
                  </w:rPr>
                </m:ctrlPr>
              </m:sSubPr>
              <m:e>
                <m:r>
                  <w:rPr>
                    <w:rFonts w:ascii="Cambria Math" w:hAnsi="Cambria Math"/>
                  </w:rPr>
                  <m:t>S</m:t>
                </m:r>
              </m:e>
              <m:sub>
                <m:r>
                  <w:rPr>
                    <w:rFonts w:ascii="Cambria Math" w:hAnsi="Cambria Math"/>
                  </w:rPr>
                  <m:t>ki, RMS</m:t>
                </m:r>
              </m:sub>
            </m:sSub>
          </m:e>
        </m:func>
      </m:oMath>
      <w:r w:rsidRPr="00303A8E">
        <w:t xml:space="preserve">. This sensitivity was projected back into the volume anatomy to create a map of the relative incremental importance of each voxel's response to the classification decision. </w:t>
      </w:r>
    </w:p>
    <w:p w14:paraId="5075CC83" w14:textId="77777777" w:rsidR="00B55C07" w:rsidRPr="00303A8E" w:rsidRDefault="00B55C07" w:rsidP="00B55C07">
      <w:pPr>
        <w:pStyle w:val="text"/>
      </w:pPr>
      <w:r w:rsidRPr="00303A8E">
        <w:t xml:space="preserve">In order to empirically determine a sensitivity threshold to eliminate irrelevant voxels, we propose an approach based on recursive feature elimination (RFE;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rsidRPr="00303A8E">
        <w:fldChar w:fldCharType="separate"/>
      </w:r>
      <w:r w:rsidRPr="00303A8E">
        <w:t>(</w:t>
      </w:r>
      <w:proofErr w:type="spellStart"/>
      <w:r w:rsidRPr="00303A8E">
        <w:t>Guyon</w:t>
      </w:r>
      <w:proofErr w:type="spellEnd"/>
      <w:r w:rsidRPr="00303A8E">
        <w:t xml:space="preserve"> et al., 2002)</w:t>
      </w:r>
      <w:r w:rsidRPr="00303A8E">
        <w:fldChar w:fldCharType="end"/>
      </w:r>
      <w:r w:rsidRPr="00303A8E">
        <w:t xml:space="preserve">) adapted to the feed-forward neural network. A similar approach was used by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w:t>
      </w:r>
      <w:proofErr w:type="spellStart"/>
      <w:r w:rsidRPr="00303A8E">
        <w:t>Formisano</w:t>
      </w:r>
      <w:proofErr w:type="spellEnd"/>
      <w:r w:rsidRPr="00303A8E">
        <w:t>, De Martino, &amp; Valente, 2008)</w:t>
      </w:r>
      <w:r w:rsidRPr="00303A8E">
        <w:fldChar w:fldCharType="end"/>
      </w:r>
      <w:r w:rsidRPr="00303A8E">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303A8E">
        <w:t xml:space="preserve"> for our ranking criterion. For computational speed reasons as well as for inter-subject comparison, we used a fixed </w:t>
      </w:r>
      <w:r w:rsidRPr="00303A8E">
        <w:lastRenderedPageBreak/>
        <w:t xml:space="preserve">sensitivity threshold </w:t>
      </w:r>
      <w:proofErr w:type="gramStart"/>
      <w:r w:rsidRPr="00303A8E">
        <w:t>at each iteration</w:t>
      </w:r>
      <w:proofErr w:type="gramEnd"/>
      <w:r w:rsidRPr="00303A8E">
        <w:t xml:space="preserve"> to determine which features would be removed. This allowed us to bootstrap classifier performance on a held-out test set across all sessions to obtain 68% confidence intervals </w:t>
      </w:r>
      <w:r w:rsidRPr="00303A8E">
        <w:fldChar w:fldCharType="begin" w:fldLock="1"/>
      </w:r>
      <w:r w:rsidRPr="00303A8E">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rsidRPr="00303A8E">
        <w:fldChar w:fldCharType="separate"/>
      </w:r>
      <w:r w:rsidRPr="00303A8E">
        <w:t>(</w:t>
      </w:r>
      <w:proofErr w:type="spellStart"/>
      <w:r w:rsidRPr="00303A8E">
        <w:t>Efron</w:t>
      </w:r>
      <w:proofErr w:type="spellEnd"/>
      <w:r w:rsidRPr="00303A8E">
        <w:t>, 1979)</w:t>
      </w:r>
      <w:r w:rsidRPr="00303A8E">
        <w:fldChar w:fldCharType="end"/>
      </w:r>
      <w:r w:rsidRPr="00303A8E">
        <w:t>.</w:t>
      </w:r>
    </w:p>
    <w:p w14:paraId="52339CAC" w14:textId="77777777" w:rsidR="00B55C07" w:rsidRPr="00303A8E" w:rsidRDefault="00B55C07" w:rsidP="00B55C07">
      <w:pPr>
        <w:pStyle w:val="text"/>
      </w:pPr>
      <w:r w:rsidRPr="00303A8E">
        <w:t>For a qualitative comparison, we created surface maps for the NN sensitivity analysis, GLM, and searchlight. These techniques cannot be used for a direct quantitative comparison because they present fundamentally different information. Similarly, the thresholds used for each map are not directly comparable. However, the thresholds have been selected based on standard practices for determining meaningful localization of function and information. For sensitivity analysis, recursive feature elimination was performed on each subject's volume sensitivity map until the bootstrapped classier performance fell significantly below (p = 0.05) the peak classifier performance. The resulting maps were projected onto their cortical surfaces and blurred along the surface using a 5 mm full-width half-maximum (FWHM) Gaussian kernel (voxel size is 2.5 mm). For GLM, a linear activation model was constructed using an explanatory variable for each character count. Processing of fMRI data was carried out using FEAT (FMRI Expert Analysis Tool) Version 5.98, part of FSL.  Z (</w:t>
      </w:r>
      <w:proofErr w:type="spellStart"/>
      <w:r w:rsidRPr="00303A8E">
        <w:t>Gaussianized</w:t>
      </w:r>
      <w:proofErr w:type="spellEnd"/>
      <w:r w:rsidRPr="00303A8E">
        <w:t xml:space="preserve"> T/F) statistic images were </w:t>
      </w:r>
      <w:proofErr w:type="spellStart"/>
      <w:r w:rsidRPr="00303A8E">
        <w:t>thresholded</w:t>
      </w:r>
      <w:proofErr w:type="spellEnd"/>
      <w:r w:rsidRPr="00303A8E">
        <w:t xml:space="preserve"> using clusters determined by Z&gt;2.3 and a (corrected) cluster significant threshold of P=0.05 </w:t>
      </w:r>
      <w:r w:rsidRPr="00303A8E">
        <w:fldChar w:fldCharType="begin" w:fldLock="1"/>
      </w:r>
      <w:r w:rsidRPr="00303A8E">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rsidRPr="00303A8E">
        <w:fldChar w:fldCharType="separate"/>
      </w:r>
      <w:r w:rsidRPr="00303A8E">
        <w:t>(</w:t>
      </w:r>
      <w:proofErr w:type="spellStart"/>
      <w:r w:rsidRPr="00303A8E">
        <w:t>Worsley</w:t>
      </w:r>
      <w:proofErr w:type="spellEnd"/>
      <w:r w:rsidRPr="00303A8E">
        <w:t>, 2001)</w:t>
      </w:r>
      <w:r w:rsidRPr="00303A8E">
        <w:fldChar w:fldCharType="end"/>
      </w:r>
      <w:r w:rsidRPr="00303A8E">
        <w:t xml:space="preserve">. For searchlight, we employed a 3x3x3 kernel and a linear SVM classifier using the </w:t>
      </w:r>
      <w:proofErr w:type="spellStart"/>
      <w:r w:rsidRPr="00303A8E">
        <w:t>PyMVPA</w:t>
      </w:r>
      <w:proofErr w:type="spellEnd"/>
      <w:r w:rsidRPr="00303A8E">
        <w:t xml:space="preserve"> toolkit </w:t>
      </w:r>
      <w:r w:rsidRPr="00303A8E">
        <w:fldChar w:fldCharType="begin" w:fldLock="1"/>
      </w:r>
      <w:r w:rsidRPr="00303A8E">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rsidRPr="00303A8E">
        <w:fldChar w:fldCharType="separate"/>
      </w:r>
      <w:r w:rsidRPr="00303A8E">
        <w:t>(</w:t>
      </w:r>
      <w:proofErr w:type="spellStart"/>
      <w:r w:rsidRPr="00303A8E">
        <w:t>Hanke</w:t>
      </w:r>
      <w:proofErr w:type="spellEnd"/>
      <w:r w:rsidRPr="00303A8E">
        <w:t xml:space="preserve"> et al., 2009)</w:t>
      </w:r>
      <w:r w:rsidRPr="00303A8E">
        <w:fldChar w:fldCharType="end"/>
      </w:r>
      <w:r w:rsidRPr="00303A8E">
        <w:t xml:space="preserve">. The searchlight maps were </w:t>
      </w:r>
      <w:proofErr w:type="spellStart"/>
      <w:r w:rsidRPr="00303A8E">
        <w:t>thresholded</w:t>
      </w:r>
      <w:proofErr w:type="spellEnd"/>
      <w:r w:rsidRPr="00303A8E">
        <w:t xml:space="preserve"> at twice chance decoding accuracy (33%). These maps were then projected onto the </w:t>
      </w:r>
      <w:proofErr w:type="spellStart"/>
      <w:r w:rsidRPr="00303A8E">
        <w:t>Freesurfer</w:t>
      </w:r>
      <w:proofErr w:type="spellEnd"/>
      <w:r w:rsidRPr="00303A8E">
        <w:t xml:space="preserve"> generated surfaces for each subject. We attempted to use non-linear warping to create a group average, but we were not satisfied with the registration accuracy. In particular, there was a tendency to confuse activity on superior temporal areas with that on dorsal parietal regions. To average across subjects, therefore, we aggregated the maps across ten anatomical labels automatically generated by </w:t>
      </w:r>
      <w:proofErr w:type="spellStart"/>
      <w:r w:rsidRPr="00303A8E">
        <w:lastRenderedPageBreak/>
        <w:t>Freesurfer</w:t>
      </w:r>
      <w:proofErr w:type="spellEnd"/>
      <w:r w:rsidRPr="00303A8E">
        <w:t xml:space="preserve"> during surface construction. To account for variations in the total surface area covered by the different maps, we calculated percent coverage, the fractional area of the </w:t>
      </w:r>
      <w:proofErr w:type="spellStart"/>
      <w:r w:rsidRPr="00303A8E">
        <w:t>thresholded</w:t>
      </w:r>
      <w:proofErr w:type="spellEnd"/>
      <w:r w:rsidRPr="00303A8E">
        <w:t xml:space="preserve"> map contained within each surface label, and bootstrapping was used to calculate 68% confidence intervals for all three approaches and all ten surface labels. </w:t>
      </w:r>
    </w:p>
    <w:p w14:paraId="210E5F95" w14:textId="77777777" w:rsidR="00B55C07" w:rsidRPr="00303A8E" w:rsidRDefault="00B55C07" w:rsidP="00B55C07">
      <w:pPr>
        <w:pStyle w:val="Heading3"/>
      </w:pPr>
      <w:r w:rsidRPr="00303A8E">
        <w:t>Results</w:t>
      </w:r>
    </w:p>
    <w:p w14:paraId="3F759C96" w14:textId="77777777" w:rsidR="00B55C07" w:rsidRPr="00303A8E" w:rsidRDefault="00B55C07" w:rsidP="00B55C07">
      <w:pPr>
        <w:pStyle w:val="Heading4"/>
      </w:pPr>
      <w:r w:rsidRPr="00303A8E">
        <w:t>Classification Accuracy</w:t>
      </w:r>
    </w:p>
    <w:p w14:paraId="1E050EF2" w14:textId="77777777" w:rsidR="00B55C07" w:rsidRPr="00303A8E" w:rsidRDefault="00B55C07" w:rsidP="00B55C07">
      <w:pPr>
        <w:pStyle w:val="text"/>
      </w:pPr>
      <w:r w:rsidRPr="00303A8E">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14:paraId="431B1555" w14:textId="77777777" w:rsidR="00B55C07" w:rsidRPr="00303A8E" w:rsidRDefault="00B55C07" w:rsidP="00B55C07">
      <w:pPr>
        <w:pStyle w:val="text"/>
      </w:pPr>
      <w:r w:rsidRPr="00303A8E">
        <w:t>We tested the cross-validated performance of the classifiers on four different training-and-test split methods to determine the method that would yield unbiased performance estimates with the lowest variance (</w:t>
      </w:r>
      <w:r w:rsidRPr="00303A8E">
        <w:fldChar w:fldCharType="begin"/>
      </w:r>
      <w:r w:rsidRPr="00303A8E">
        <w:instrText xml:space="preserve"> REF _Ref403086092 \h </w:instrText>
      </w:r>
      <w:r w:rsidRPr="00303A8E">
        <w:fldChar w:fldCharType="separate"/>
      </w:r>
      <w:r w:rsidRPr="00303A8E">
        <w:t xml:space="preserve">Figure </w:t>
      </w:r>
      <w:r>
        <w:rPr>
          <w:noProof/>
        </w:rPr>
        <w:t>2</w:t>
      </w:r>
      <w:r w:rsidRPr="00303A8E">
        <w:fldChar w:fldCharType="end"/>
      </w:r>
      <w:r w:rsidRPr="00303A8E">
        <w:t>). Our results indicate that block split was the best method for estimating performance and subsequent results used this procedure.</w:t>
      </w:r>
    </w:p>
    <w:p w14:paraId="010E394C" w14:textId="77777777" w:rsidR="00B55C07" w:rsidRPr="00303A8E" w:rsidRDefault="00B55C07" w:rsidP="00B55C07">
      <w:pPr>
        <w:pStyle w:val="leftmargingraphic"/>
        <w:framePr w:wrap="auto"/>
      </w:pPr>
      <w:r w:rsidRPr="00303A8E">
        <w:lastRenderedPageBreak/>
        <w:drawing>
          <wp:inline distT="0" distB="0" distL="0" distR="0" wp14:anchorId="5E86343E" wp14:editId="5D8F0FDB">
            <wp:extent cx="2573416" cy="1956647"/>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temporal-distance.pdf"/>
                    <pic:cNvPicPr/>
                  </pic:nvPicPr>
                  <pic:blipFill>
                    <a:blip r:embed="rId13">
                      <a:extLst>
                        <a:ext uri="{28A0092B-C50C-407E-A947-70E740481C1C}">
                          <a14:useLocalDpi xmlns:a14="http://schemas.microsoft.com/office/drawing/2010/main" val="0"/>
                        </a:ext>
                      </a:extLst>
                    </a:blip>
                    <a:stretch>
                      <a:fillRect/>
                    </a:stretch>
                  </pic:blipFill>
                  <pic:spPr>
                    <a:xfrm>
                      <a:off x="0" y="0"/>
                      <a:ext cx="2573416" cy="1956647"/>
                    </a:xfrm>
                    <a:prstGeom prst="rect">
                      <a:avLst/>
                    </a:prstGeom>
                  </pic:spPr>
                </pic:pic>
              </a:graphicData>
            </a:graphic>
          </wp:inline>
        </w:drawing>
      </w:r>
    </w:p>
    <w:p w14:paraId="19B8BCCD" w14:textId="77777777" w:rsidR="00B55C07" w:rsidRPr="00303A8E" w:rsidRDefault="00B55C07" w:rsidP="00B55C07">
      <w:pPr>
        <w:pStyle w:val="Heading8"/>
      </w:pPr>
      <w:bookmarkStart w:id="2" w:name="_Ref403086092"/>
      <w:proofErr w:type="gramStart"/>
      <w:r w:rsidRPr="00303A8E">
        <w:t xml:space="preserve">Figure </w:t>
      </w:r>
      <w:fldSimple w:instr=" SEQ Figure \* ARABIC ">
        <w:r>
          <w:rPr>
            <w:noProof/>
          </w:rPr>
          <w:t>2</w:t>
        </w:r>
      </w:fldSimple>
      <w:bookmarkEnd w:id="2"/>
      <w:r w:rsidRPr="00303A8E">
        <w:t>.</w:t>
      </w:r>
      <w:proofErr w:type="gramEnd"/>
      <w:r w:rsidRPr="00303A8E">
        <w:t xml:space="preserve"> The estimated performance of the classifiers averaged across all sessions and plotted across the four training-and-test-split methods; error bars show bootstrapped 68% confidence intervals. There is a statistically significant drop in the estimated performance when the average minimum temporal delay increases from 2.6 to 21 seconds, though performance stays above the chance performance of 16.7%. This result confirms that short delays result in optimistic performance estimates because of temporal correlations.</w:t>
      </w:r>
    </w:p>
    <w:p w14:paraId="5F2FD40C" w14:textId="77777777" w:rsidR="00B55C07" w:rsidRPr="00303A8E" w:rsidRDefault="00B55C07" w:rsidP="00B55C07">
      <w:pPr>
        <w:pStyle w:val="text"/>
      </w:pPr>
      <w:r w:rsidRPr="00303A8E">
        <w:t>To ensure that total contrast was not a confounding element in our results, we built a GLM with the total frame contrast as the target and the number of characters as explanatory variables. The resulting p values for this model are presented in the following table.</w:t>
      </w:r>
    </w:p>
    <w:p w14:paraId="48E6B1F4" w14:textId="77777777" w:rsidR="00B55C07" w:rsidRPr="00303A8E" w:rsidRDefault="00B55C07" w:rsidP="00B55C07"/>
    <w:tbl>
      <w:tblPr>
        <w:tblStyle w:val="ListParagraph"/>
        <w:tblW w:w="0" w:type="auto"/>
        <w:jc w:val="center"/>
        <w:tblLook w:val="04A0" w:firstRow="1" w:lastRow="0" w:firstColumn="1" w:lastColumn="0" w:noHBand="0" w:noVBand="1"/>
      </w:tblPr>
      <w:tblGrid>
        <w:gridCol w:w="1535"/>
        <w:gridCol w:w="1221"/>
        <w:gridCol w:w="1220"/>
        <w:gridCol w:w="1220"/>
        <w:gridCol w:w="1220"/>
        <w:gridCol w:w="1220"/>
        <w:gridCol w:w="1220"/>
      </w:tblGrid>
      <w:tr w:rsidR="00B55C07" w:rsidRPr="00303A8E" w14:paraId="0F1693FB" w14:textId="77777777" w:rsidTr="00B55C07">
        <w:trPr>
          <w:jc w:val="center"/>
        </w:trPr>
        <w:tc>
          <w:tcPr>
            <w:tcW w:w="1256" w:type="dxa"/>
          </w:tcPr>
          <w:p w14:paraId="5545BADA" w14:textId="77777777" w:rsidR="00B55C07" w:rsidRPr="00303A8E" w:rsidRDefault="00B55C07" w:rsidP="00B55C07">
            <w:r w:rsidRPr="00303A8E">
              <w:t>Character Count</w:t>
            </w:r>
          </w:p>
        </w:tc>
        <w:tc>
          <w:tcPr>
            <w:tcW w:w="1089" w:type="dxa"/>
          </w:tcPr>
          <w:p w14:paraId="6F1E1589" w14:textId="77777777" w:rsidR="00B55C07" w:rsidRPr="00303A8E" w:rsidRDefault="00B55C07" w:rsidP="00B55C07">
            <w:r w:rsidRPr="00303A8E">
              <w:t>1</w:t>
            </w:r>
          </w:p>
        </w:tc>
        <w:tc>
          <w:tcPr>
            <w:tcW w:w="1089" w:type="dxa"/>
          </w:tcPr>
          <w:p w14:paraId="702D0886" w14:textId="77777777" w:rsidR="00B55C07" w:rsidRPr="00303A8E" w:rsidRDefault="00B55C07" w:rsidP="00B55C07">
            <w:r w:rsidRPr="00303A8E">
              <w:t>2</w:t>
            </w:r>
          </w:p>
        </w:tc>
        <w:tc>
          <w:tcPr>
            <w:tcW w:w="1089" w:type="dxa"/>
          </w:tcPr>
          <w:p w14:paraId="0AAD0248" w14:textId="77777777" w:rsidR="00B55C07" w:rsidRPr="00303A8E" w:rsidRDefault="00B55C07" w:rsidP="00B55C07">
            <w:r w:rsidRPr="00303A8E">
              <w:t>3</w:t>
            </w:r>
          </w:p>
        </w:tc>
        <w:tc>
          <w:tcPr>
            <w:tcW w:w="1089" w:type="dxa"/>
          </w:tcPr>
          <w:p w14:paraId="2A3D328A" w14:textId="77777777" w:rsidR="00B55C07" w:rsidRPr="00303A8E" w:rsidRDefault="00B55C07" w:rsidP="00B55C07">
            <w:r w:rsidRPr="00303A8E">
              <w:t>4</w:t>
            </w:r>
          </w:p>
        </w:tc>
        <w:tc>
          <w:tcPr>
            <w:tcW w:w="1089" w:type="dxa"/>
          </w:tcPr>
          <w:p w14:paraId="08C89C52" w14:textId="77777777" w:rsidR="00B55C07" w:rsidRPr="00303A8E" w:rsidRDefault="00B55C07" w:rsidP="00B55C07">
            <w:r w:rsidRPr="00303A8E">
              <w:t>5</w:t>
            </w:r>
          </w:p>
        </w:tc>
        <w:tc>
          <w:tcPr>
            <w:tcW w:w="1090" w:type="dxa"/>
          </w:tcPr>
          <w:p w14:paraId="1321B482" w14:textId="77777777" w:rsidR="00B55C07" w:rsidRPr="00303A8E" w:rsidRDefault="00B55C07" w:rsidP="00B55C07">
            <w:r w:rsidRPr="00303A8E">
              <w:t>6</w:t>
            </w:r>
          </w:p>
        </w:tc>
      </w:tr>
      <w:tr w:rsidR="00B55C07" w:rsidRPr="00303A8E" w14:paraId="7290B000" w14:textId="77777777" w:rsidTr="00B55C07">
        <w:trPr>
          <w:jc w:val="center"/>
        </w:trPr>
        <w:tc>
          <w:tcPr>
            <w:tcW w:w="1256" w:type="dxa"/>
          </w:tcPr>
          <w:p w14:paraId="7037B2DC" w14:textId="77777777" w:rsidR="00B55C07" w:rsidRPr="00303A8E" w:rsidRDefault="00B55C07" w:rsidP="00B55C07">
            <w:proofErr w:type="gramStart"/>
            <w:r w:rsidRPr="00303A8E">
              <w:t>p</w:t>
            </w:r>
            <w:proofErr w:type="gramEnd"/>
            <w:r w:rsidRPr="00303A8E">
              <w:t xml:space="preserve"> value</w:t>
            </w:r>
          </w:p>
        </w:tc>
        <w:tc>
          <w:tcPr>
            <w:tcW w:w="1089" w:type="dxa"/>
          </w:tcPr>
          <w:p w14:paraId="23D5A858" w14:textId="77777777" w:rsidR="00B55C07" w:rsidRPr="00303A8E" w:rsidRDefault="00B55C07" w:rsidP="00B55C07">
            <w:r w:rsidRPr="00303A8E">
              <w:t>0.027</w:t>
            </w:r>
          </w:p>
        </w:tc>
        <w:tc>
          <w:tcPr>
            <w:tcW w:w="1089" w:type="dxa"/>
          </w:tcPr>
          <w:p w14:paraId="56A80CB6" w14:textId="77777777" w:rsidR="00B55C07" w:rsidRPr="00303A8E" w:rsidRDefault="00B55C07" w:rsidP="00B55C07">
            <w:r w:rsidRPr="00303A8E">
              <w:t>0.717</w:t>
            </w:r>
          </w:p>
        </w:tc>
        <w:tc>
          <w:tcPr>
            <w:tcW w:w="1089" w:type="dxa"/>
          </w:tcPr>
          <w:p w14:paraId="07FC8CAB" w14:textId="77777777" w:rsidR="00B55C07" w:rsidRPr="00303A8E" w:rsidRDefault="00B55C07" w:rsidP="00B55C07">
            <w:r w:rsidRPr="00303A8E">
              <w:t>0.002</w:t>
            </w:r>
          </w:p>
        </w:tc>
        <w:tc>
          <w:tcPr>
            <w:tcW w:w="1089" w:type="dxa"/>
          </w:tcPr>
          <w:p w14:paraId="7EAD3AD5" w14:textId="77777777" w:rsidR="00B55C07" w:rsidRPr="00303A8E" w:rsidRDefault="00B55C07" w:rsidP="00B55C07">
            <w:r w:rsidRPr="00303A8E">
              <w:t>0.156</w:t>
            </w:r>
          </w:p>
        </w:tc>
        <w:tc>
          <w:tcPr>
            <w:tcW w:w="1089" w:type="dxa"/>
          </w:tcPr>
          <w:p w14:paraId="56B6FEDB" w14:textId="77777777" w:rsidR="00B55C07" w:rsidRPr="00303A8E" w:rsidRDefault="00B55C07" w:rsidP="00B55C07">
            <w:r w:rsidRPr="00303A8E">
              <w:t>0.166</w:t>
            </w:r>
          </w:p>
        </w:tc>
        <w:tc>
          <w:tcPr>
            <w:tcW w:w="1090" w:type="dxa"/>
          </w:tcPr>
          <w:p w14:paraId="455BEC9A" w14:textId="77777777" w:rsidR="00B55C07" w:rsidRPr="00303A8E" w:rsidRDefault="00B55C07" w:rsidP="00B55C07">
            <w:r w:rsidRPr="00303A8E">
              <w:t>0.884</w:t>
            </w:r>
          </w:p>
        </w:tc>
      </w:tr>
    </w:tbl>
    <w:p w14:paraId="33BCEAF5" w14:textId="77777777" w:rsidR="00B55C07" w:rsidRPr="00303A8E" w:rsidRDefault="00B55C07" w:rsidP="00B55C07">
      <w:r w:rsidRPr="00303A8E">
        <w:t xml:space="preserve"> </w:t>
      </w:r>
    </w:p>
    <w:p w14:paraId="718E95B0" w14:textId="77777777" w:rsidR="00B55C07" w:rsidRPr="00303A8E" w:rsidRDefault="00B55C07" w:rsidP="00B55C07">
      <w:pPr>
        <w:pStyle w:val="text"/>
      </w:pPr>
      <w:r w:rsidRPr="00303A8E">
        <w:t xml:space="preserve">We found that character counts 1 and 3 did have a statistically significant correlation with total contrast. We also calculated the Pearson correlation coefficient between total contrast and character count while leaving out the 0 character blocks (r = 0.1598) and its significance (p = 0.1800), which did not show significant correlation. </w:t>
      </w:r>
      <w:r w:rsidRPr="00303A8E">
        <w:lastRenderedPageBreak/>
        <w:t>However, statistically significant trends do not necessarily drive high classifier performance, though they can contribute. To determine how much this affect could have contributed to classifier performance, we trained an SVM on only the total contrast information and measured its performance with cross-validation. We found the performance on only total contrast to be 25% and approximately 66% of the correct guesses were for character count 1 and 3. Therefore, the total contrast likely did impact classifier performance, but only for character counts 1 and 3. Furthermore, this cross-validated performance is significantly lower than the performance achieved by our machine learning algorithms on the fMRI data.</w:t>
      </w:r>
    </w:p>
    <w:p w14:paraId="0611753B" w14:textId="77777777" w:rsidR="00B55C07" w:rsidRPr="00303A8E" w:rsidRDefault="00B55C07" w:rsidP="00B55C07">
      <w:pPr>
        <w:pStyle w:val="text"/>
      </w:pPr>
      <w:r w:rsidRPr="00303A8E">
        <w:t>Averaged across all 10 sessions (five subjects with two sessions each), the cross-validated performance estimates of all four classifiers are significantly above chance, where chance is 1 out of 6 = 16.7% (</w:t>
      </w:r>
      <w:r w:rsidRPr="00303A8E">
        <w:fldChar w:fldCharType="begin"/>
      </w:r>
      <w:r w:rsidRPr="00303A8E">
        <w:instrText xml:space="preserve"> REF _Ref403086305 \h </w:instrText>
      </w:r>
      <w:r w:rsidRPr="00303A8E">
        <w:fldChar w:fldCharType="separate"/>
      </w:r>
      <w:r w:rsidRPr="00303A8E">
        <w:t xml:space="preserve">Figure </w:t>
      </w:r>
      <w:r>
        <w:rPr>
          <w:noProof/>
        </w:rPr>
        <w:t>3</w:t>
      </w:r>
      <w:r w:rsidRPr="00303A8E">
        <w:fldChar w:fldCharType="end"/>
      </w:r>
      <w:r w:rsidRPr="00303A8E">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14:paraId="66CB0850" w14:textId="77777777" w:rsidR="00B55C07" w:rsidRPr="00303A8E" w:rsidRDefault="00B55C07" w:rsidP="00B55C07">
      <w:pPr>
        <w:pStyle w:val="leftmargingraphic"/>
        <w:framePr w:wrap="auto"/>
      </w:pPr>
      <w:r w:rsidRPr="00303A8E">
        <w:drawing>
          <wp:inline distT="0" distB="0" distL="0" distR="0" wp14:anchorId="54601C86" wp14:editId="063323F7">
            <wp:extent cx="2984500" cy="189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pdf"/>
                    <pic:cNvPicPr/>
                  </pic:nvPicPr>
                  <pic:blipFill>
                    <a:blip r:embed="rId14">
                      <a:extLst>
                        <a:ext uri="{28A0092B-C50C-407E-A947-70E740481C1C}">
                          <a14:useLocalDpi xmlns:a14="http://schemas.microsoft.com/office/drawing/2010/main" val="0"/>
                        </a:ext>
                      </a:extLst>
                    </a:blip>
                    <a:stretch>
                      <a:fillRect/>
                    </a:stretch>
                  </pic:blipFill>
                  <pic:spPr>
                    <a:xfrm>
                      <a:off x="0" y="0"/>
                      <a:ext cx="2984500" cy="1892300"/>
                    </a:xfrm>
                    <a:prstGeom prst="rect">
                      <a:avLst/>
                    </a:prstGeom>
                  </pic:spPr>
                </pic:pic>
              </a:graphicData>
            </a:graphic>
          </wp:inline>
        </w:drawing>
      </w:r>
    </w:p>
    <w:p w14:paraId="160AC187" w14:textId="77777777" w:rsidR="00B55C07" w:rsidRPr="00303A8E" w:rsidRDefault="00B55C07" w:rsidP="00B55C07">
      <w:pPr>
        <w:pStyle w:val="Heading8"/>
      </w:pPr>
      <w:bookmarkStart w:id="3" w:name="_Ref403086305"/>
      <w:proofErr w:type="gramStart"/>
      <w:r w:rsidRPr="00303A8E">
        <w:lastRenderedPageBreak/>
        <w:t xml:space="preserve">Figure </w:t>
      </w:r>
      <w:fldSimple w:instr=" SEQ Figure \* ARABIC ">
        <w:r>
          <w:rPr>
            <w:noProof/>
          </w:rPr>
          <w:t>3</w:t>
        </w:r>
      </w:fldSimple>
      <w:bookmarkEnd w:id="3"/>
      <w:r w:rsidRPr="00303A8E">
        <w:t>.</w:t>
      </w:r>
      <w:proofErr w:type="gramEnd"/>
      <w:r w:rsidRPr="00303A8E">
        <w:t xml:space="preserve"> The estimated performance of all four classifiers averaged across all sessions. The </w:t>
      </w:r>
      <w:proofErr w:type="gramStart"/>
      <w:r w:rsidRPr="00303A8E">
        <w:t>performance of individual sessions are</w:t>
      </w:r>
      <w:proofErr w:type="gramEnd"/>
      <w:r w:rsidRPr="00303A8E">
        <w:t xml:space="preserv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14:paraId="35AF1110" w14:textId="77777777" w:rsidR="00B55C07" w:rsidRPr="00303A8E" w:rsidRDefault="00B55C07" w:rsidP="00B55C07">
      <w:pPr>
        <w:pStyle w:val="text"/>
      </w:pPr>
      <w:r w:rsidRPr="00303A8E">
        <w:t xml:space="preserve">It is also worth noting the computation time of these algorithms in practice. The average training time was 0.683 </w:t>
      </w:r>
      <w:proofErr w:type="spellStart"/>
      <w:r w:rsidRPr="00303A8E">
        <w:t>ms</w:t>
      </w:r>
      <w:proofErr w:type="spellEnd"/>
      <w:r w:rsidRPr="00303A8E">
        <w:t xml:space="preserve"> per example for the SVM, 121.299 </w:t>
      </w:r>
      <w:proofErr w:type="spellStart"/>
      <w:r w:rsidRPr="00303A8E">
        <w:t>ms</w:t>
      </w:r>
      <w:proofErr w:type="spellEnd"/>
      <w:r w:rsidRPr="00303A8E">
        <w:t xml:space="preserve"> per example for the NN, 0.073 </w:t>
      </w:r>
      <w:proofErr w:type="spellStart"/>
      <w:r w:rsidRPr="00303A8E">
        <w:t>ms</w:t>
      </w:r>
      <w:proofErr w:type="spellEnd"/>
      <w:r w:rsidRPr="00303A8E">
        <w:t xml:space="preserve"> per example for the GNB, and 0.044 </w:t>
      </w:r>
      <w:proofErr w:type="spellStart"/>
      <w:r w:rsidRPr="00303A8E">
        <w:t>ms</w:t>
      </w:r>
      <w:proofErr w:type="spellEnd"/>
      <w:r w:rsidRPr="00303A8E">
        <w:t xml:space="preserve"> per example for the KNN. The training time of the NN is this ~2 orders of magnitude slower than the SVM. Nevertheless, the full NN cross validation procedure still only took approximately 10 minutes per session. The average decoding time was 0.431 </w:t>
      </w:r>
      <w:proofErr w:type="spellStart"/>
      <w:r w:rsidRPr="00303A8E">
        <w:t>ms</w:t>
      </w:r>
      <w:proofErr w:type="spellEnd"/>
      <w:r w:rsidRPr="00303A8E">
        <w:t xml:space="preserve"> per example for the SVM, 0.197 </w:t>
      </w:r>
      <w:proofErr w:type="spellStart"/>
      <w:r w:rsidRPr="00303A8E">
        <w:t>ms</w:t>
      </w:r>
      <w:proofErr w:type="spellEnd"/>
      <w:r w:rsidRPr="00303A8E">
        <w:t xml:space="preserve"> per example for the NN, 0.172 </w:t>
      </w:r>
      <w:proofErr w:type="spellStart"/>
      <w:r w:rsidRPr="00303A8E">
        <w:t>ms</w:t>
      </w:r>
      <w:proofErr w:type="spellEnd"/>
      <w:r w:rsidRPr="00303A8E">
        <w:t xml:space="preserve"> per example for the GNB, and 0.466 </w:t>
      </w:r>
      <w:proofErr w:type="spellStart"/>
      <w:r w:rsidRPr="00303A8E">
        <w:t>ms</w:t>
      </w:r>
      <w:proofErr w:type="spellEnd"/>
      <w:r w:rsidRPr="00303A8E">
        <w:t xml:space="preserve"> per example for the KNN. Unlike training times, the NN is the second fastest at decoding.</w:t>
      </w:r>
    </w:p>
    <w:p w14:paraId="182E756C" w14:textId="77777777" w:rsidR="00B55C07" w:rsidRPr="00303A8E" w:rsidRDefault="00B55C07" w:rsidP="00B55C07">
      <w:pPr>
        <w:pStyle w:val="text"/>
      </w:pPr>
      <w:r w:rsidRPr="00303A8E">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sidRPr="00303A8E">
        <w:fldChar w:fldCharType="begin"/>
      </w:r>
      <w:r w:rsidRPr="00303A8E">
        <w:instrText xml:space="preserve"> REF _Ref403086181 \h </w:instrText>
      </w:r>
      <w:r w:rsidRPr="00303A8E">
        <w:fldChar w:fldCharType="separate"/>
      </w:r>
      <w:r w:rsidRPr="00303A8E">
        <w:t xml:space="preserve">Figure </w:t>
      </w:r>
      <w:r>
        <w:rPr>
          <w:noProof/>
        </w:rPr>
        <w:t>4</w:t>
      </w:r>
      <w:r w:rsidRPr="00303A8E">
        <w:fldChar w:fldCharType="end"/>
      </w:r>
      <w:r w:rsidRPr="00303A8E">
        <w:t>).</w:t>
      </w:r>
    </w:p>
    <w:tbl>
      <w:tblPr>
        <w:tblStyle w:val="textcentered"/>
        <w:tblW w:w="0" w:type="auto"/>
        <w:tblLook w:val="04A0" w:firstRow="1" w:lastRow="0" w:firstColumn="1" w:lastColumn="0" w:noHBand="0" w:noVBand="1"/>
      </w:tblPr>
      <w:tblGrid>
        <w:gridCol w:w="5659"/>
        <w:gridCol w:w="3197"/>
      </w:tblGrid>
      <w:tr w:rsidR="00B55C07" w:rsidRPr="00303A8E" w14:paraId="777D7A95" w14:textId="77777777" w:rsidTr="00B55C07">
        <w:tc>
          <w:tcPr>
            <w:tcW w:w="5659" w:type="dxa"/>
          </w:tcPr>
          <w:p w14:paraId="495B6535" w14:textId="77777777" w:rsidR="00B55C07" w:rsidRPr="00303A8E" w:rsidRDefault="00B55C07" w:rsidP="00B55C07">
            <w:r w:rsidRPr="00303A8E">
              <w:lastRenderedPageBreak/>
              <w:drawing>
                <wp:inline distT="0" distB="0" distL="0" distR="0" wp14:anchorId="72F761B1" wp14:editId="176BAE87">
                  <wp:extent cx="3455848" cy="28798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ing.pdf"/>
                          <pic:cNvPicPr/>
                        </pic:nvPicPr>
                        <pic:blipFill>
                          <a:blip r:embed="rId15">
                            <a:extLst>
                              <a:ext uri="{28A0092B-C50C-407E-A947-70E740481C1C}">
                                <a14:useLocalDpi xmlns:a14="http://schemas.microsoft.com/office/drawing/2010/main" val="0"/>
                              </a:ext>
                            </a:extLst>
                          </a:blip>
                          <a:stretch>
                            <a:fillRect/>
                          </a:stretch>
                        </pic:blipFill>
                        <pic:spPr>
                          <a:xfrm>
                            <a:off x="0" y="0"/>
                            <a:ext cx="3455848" cy="2879874"/>
                          </a:xfrm>
                          <a:prstGeom prst="rect">
                            <a:avLst/>
                          </a:prstGeom>
                        </pic:spPr>
                      </pic:pic>
                    </a:graphicData>
                  </a:graphic>
                </wp:inline>
              </w:drawing>
            </w:r>
          </w:p>
        </w:tc>
        <w:tc>
          <w:tcPr>
            <w:tcW w:w="3197" w:type="dxa"/>
          </w:tcPr>
          <w:p w14:paraId="52468C34" w14:textId="77777777" w:rsidR="00B55C07" w:rsidRPr="00303A8E" w:rsidRDefault="00B55C07" w:rsidP="00B55C07">
            <w:r w:rsidRPr="00303A8E">
              <w:drawing>
                <wp:inline distT="0" distB="0" distL="0" distR="0" wp14:anchorId="191321D3" wp14:editId="0E0558A6">
                  <wp:extent cx="1658983" cy="276497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_averaging.pdf"/>
                          <pic:cNvPicPr/>
                        </pic:nvPicPr>
                        <pic:blipFill>
                          <a:blip r:embed="rId16">
                            <a:extLst>
                              <a:ext uri="{28A0092B-C50C-407E-A947-70E740481C1C}">
                                <a14:useLocalDpi xmlns:a14="http://schemas.microsoft.com/office/drawing/2010/main" val="0"/>
                              </a:ext>
                            </a:extLst>
                          </a:blip>
                          <a:stretch>
                            <a:fillRect/>
                          </a:stretch>
                        </pic:blipFill>
                        <pic:spPr>
                          <a:xfrm>
                            <a:off x="0" y="0"/>
                            <a:ext cx="1660816" cy="2768026"/>
                          </a:xfrm>
                          <a:prstGeom prst="rect">
                            <a:avLst/>
                          </a:prstGeom>
                        </pic:spPr>
                      </pic:pic>
                    </a:graphicData>
                  </a:graphic>
                </wp:inline>
              </w:drawing>
            </w:r>
          </w:p>
        </w:tc>
      </w:tr>
    </w:tbl>
    <w:p w14:paraId="23D4A236" w14:textId="77777777" w:rsidR="00B55C07" w:rsidRPr="00303A8E" w:rsidRDefault="00B55C07" w:rsidP="00B55C07">
      <w:pPr>
        <w:pStyle w:val="Heading8"/>
      </w:pPr>
      <w:bookmarkStart w:id="4" w:name="_Ref403086181"/>
      <w:proofErr w:type="gramStart"/>
      <w:r w:rsidRPr="00303A8E">
        <w:t xml:space="preserve">Figure </w:t>
      </w:r>
      <w:fldSimple w:instr=" SEQ Figure \* ARABIC ">
        <w:r>
          <w:rPr>
            <w:noProof/>
          </w:rPr>
          <w:t>4</w:t>
        </w:r>
      </w:fldSimple>
      <w:bookmarkEnd w:id="4"/>
      <w:r w:rsidRPr="00303A8E">
        <w:t>.</w:t>
      </w:r>
      <w:proofErr w:type="gramEnd"/>
      <w:r w:rsidRPr="00303A8E">
        <w:t xml:space="preserve">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w:t>
      </w:r>
      <w:proofErr w:type="gramStart"/>
      <w:r w:rsidRPr="00303A8E">
        <w:t>log(</w:t>
      </w:r>
      <w:proofErr w:type="gramEnd"/>
      <w:r w:rsidRPr="00303A8E">
        <w:t>score/baseline) for each session. These relative accuracy scores (in dB) are averaged across all sessions and bootstrapped to obtain 68% confidence intervals.</w:t>
      </w:r>
    </w:p>
    <w:p w14:paraId="2F5FC3AA" w14:textId="77777777" w:rsidR="00B55C07" w:rsidRPr="00303A8E" w:rsidRDefault="00B55C07" w:rsidP="00B55C07">
      <w:r w:rsidRPr="00303A8E">
        <w:drawing>
          <wp:inline distT="0" distB="0" distL="0" distR="0" wp14:anchorId="7E26863B" wp14:editId="26F892E6">
            <wp:extent cx="2797810" cy="1212850"/>
            <wp:effectExtent l="0" t="0" r="0" b="6350"/>
            <wp:docPr id="8"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Neurometrics:manuscript:confidence-confusion.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7810" cy="1212850"/>
                    </a:xfrm>
                    <a:prstGeom prst="rect">
                      <a:avLst/>
                    </a:prstGeom>
                    <a:noFill/>
                    <a:ln>
                      <a:noFill/>
                    </a:ln>
                  </pic:spPr>
                </pic:pic>
              </a:graphicData>
            </a:graphic>
          </wp:inline>
        </w:drawing>
      </w:r>
    </w:p>
    <w:p w14:paraId="07E226A1" w14:textId="77777777" w:rsidR="00B55C07" w:rsidRPr="00303A8E" w:rsidRDefault="00B55C07" w:rsidP="00B55C07">
      <w:pPr>
        <w:pStyle w:val="Heading8"/>
      </w:pPr>
      <w:bookmarkStart w:id="5" w:name="_Ref403086450"/>
      <w:proofErr w:type="gramStart"/>
      <w:r w:rsidRPr="00303A8E">
        <w:t xml:space="preserve">Figure </w:t>
      </w:r>
      <w:fldSimple w:instr=" SEQ Figure \* ARABIC ">
        <w:r>
          <w:rPr>
            <w:noProof/>
          </w:rPr>
          <w:t>5</w:t>
        </w:r>
      </w:fldSimple>
      <w:bookmarkEnd w:id="5"/>
      <w:r w:rsidRPr="00303A8E">
        <w:t>.</w:t>
      </w:r>
      <w:proofErr w:type="gramEnd"/>
      <w:r w:rsidRPr="00303A8E">
        <w:t xml:space="preserve"> </w:t>
      </w:r>
      <w:proofErr w:type="gramStart"/>
      <w:r w:rsidRPr="00303A8E">
        <w:t>The average confusion matrices for the feed-forward NN with output averaging across all subjects.</w:t>
      </w:r>
      <w:proofErr w:type="gramEnd"/>
      <w:r w:rsidRPr="00303A8E">
        <w:t xml:space="preserve"> The value in cell (</w:t>
      </w:r>
      <w:proofErr w:type="spellStart"/>
      <w:r w:rsidRPr="00303A8E">
        <w:t>i</w:t>
      </w:r>
      <w:proofErr w:type="gramStart"/>
      <w:r w:rsidRPr="00303A8E">
        <w:t>,j</w:t>
      </w:r>
      <w:proofErr w:type="spellEnd"/>
      <w:proofErr w:type="gramEnd"/>
      <w:r w:rsidRPr="00303A8E">
        <w:t xml:space="preserve">) of the matrix is the percent of examples from class </w:t>
      </w:r>
      <w:proofErr w:type="spellStart"/>
      <w:r w:rsidRPr="00303A8E">
        <w:t>i</w:t>
      </w:r>
      <w:proofErr w:type="spellEnd"/>
      <w:r w:rsidRPr="00303A8E">
        <w:t xml:space="preserve">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14:paraId="09F0A81D" w14:textId="77777777" w:rsidR="00B55C07" w:rsidRPr="00303A8E" w:rsidRDefault="00B55C07" w:rsidP="00B55C07">
      <w:pPr>
        <w:pStyle w:val="text"/>
      </w:pPr>
      <w:r w:rsidRPr="00303A8E">
        <w:lastRenderedPageBreak/>
        <w:t xml:space="preserve">It is clear from </w:t>
      </w:r>
      <w:r w:rsidRPr="00303A8E">
        <w:fldChar w:fldCharType="begin"/>
      </w:r>
      <w:r w:rsidRPr="00303A8E">
        <w:instrText xml:space="preserve"> REF _Ref403086181 \h </w:instrText>
      </w:r>
      <w:r w:rsidRPr="00303A8E">
        <w:fldChar w:fldCharType="separate"/>
      </w:r>
      <w:r w:rsidRPr="00303A8E">
        <w:t xml:space="preserve">Figure </w:t>
      </w:r>
      <w:r>
        <w:rPr>
          <w:noProof/>
        </w:rPr>
        <w:t>4</w:t>
      </w:r>
      <w:r w:rsidRPr="00303A8E">
        <w:fldChar w:fldCharType="end"/>
      </w:r>
      <w:r w:rsidRPr="00303A8E">
        <w:t xml:space="preserve"> that not all sessions performed equally well. Even for the same subject, session performance varied significantly. We found that the average confidence (i.e., the probability of the chosen label) returned by the NN was very significantly correlated (R2 = 0.98; negligible p) with the network’s cross-validated performance (</w:t>
      </w:r>
      <w:r w:rsidRPr="00303A8E">
        <w:fldChar w:fldCharType="begin"/>
      </w:r>
      <w:r w:rsidRPr="00303A8E">
        <w:instrText xml:space="preserve"> REF _Ref403086157 \h </w:instrText>
      </w:r>
      <w:r w:rsidRPr="00303A8E">
        <w:fldChar w:fldCharType="separate"/>
      </w:r>
      <w:r w:rsidRPr="00303A8E">
        <w:t xml:space="preserve">Figure </w:t>
      </w:r>
      <w:r>
        <w:rPr>
          <w:noProof/>
        </w:rPr>
        <w:t>6</w:t>
      </w:r>
      <w:r w:rsidRPr="00303A8E">
        <w:fldChar w:fldCharType="end"/>
      </w:r>
      <w:r w:rsidRPr="00303A8E">
        <w:t xml:space="preserve">). The confidence measure was calculated without knowledge of the labels and thus provides a measure of the quality of the data being classified as well as an estimate for how well the NN has estimated the joint probability distribution. </w:t>
      </w:r>
    </w:p>
    <w:p w14:paraId="706E07CC" w14:textId="77777777" w:rsidR="00B55C07" w:rsidRPr="00303A8E" w:rsidRDefault="00B55C07" w:rsidP="00B55C07">
      <w:r w:rsidRPr="00303A8E">
        <w:drawing>
          <wp:inline distT="0" distB="0" distL="0" distR="0" wp14:anchorId="292858FF" wp14:editId="0BEB0781">
            <wp:extent cx="3543300" cy="295275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verse-accuracy.pdf"/>
                    <pic:cNvPicPr/>
                  </pic:nvPicPr>
                  <pic:blipFill>
                    <a:blip r:embed="rId18">
                      <a:extLst>
                        <a:ext uri="{28A0092B-C50C-407E-A947-70E740481C1C}">
                          <a14:useLocalDpi xmlns:a14="http://schemas.microsoft.com/office/drawing/2010/main" val="0"/>
                        </a:ext>
                      </a:extLst>
                    </a:blip>
                    <a:stretch>
                      <a:fillRect/>
                    </a:stretch>
                  </pic:blipFill>
                  <pic:spPr>
                    <a:xfrm>
                      <a:off x="0" y="0"/>
                      <a:ext cx="3543300" cy="2952750"/>
                    </a:xfrm>
                    <a:prstGeom prst="rect">
                      <a:avLst/>
                    </a:prstGeom>
                  </pic:spPr>
                </pic:pic>
              </a:graphicData>
            </a:graphic>
          </wp:inline>
        </w:drawing>
      </w:r>
    </w:p>
    <w:p w14:paraId="482DFDD7" w14:textId="77777777" w:rsidR="00B55C07" w:rsidRPr="00303A8E" w:rsidRDefault="00B55C07" w:rsidP="00B55C07">
      <w:pPr>
        <w:pStyle w:val="Heading8"/>
      </w:pPr>
      <w:bookmarkStart w:id="6" w:name="_Ref403086157"/>
      <w:proofErr w:type="gramStart"/>
      <w:r w:rsidRPr="00303A8E">
        <w:t xml:space="preserve">Figure </w:t>
      </w:r>
      <w:fldSimple w:instr=" SEQ Figure \* ARABIC ">
        <w:r>
          <w:rPr>
            <w:noProof/>
          </w:rPr>
          <w:t>6</w:t>
        </w:r>
      </w:fldSimple>
      <w:bookmarkEnd w:id="6"/>
      <w:r w:rsidRPr="00303A8E">
        <w:t>.</w:t>
      </w:r>
      <w:proofErr w:type="gramEnd"/>
      <w:r w:rsidRPr="00303A8E">
        <w:t xml:space="preserve"> Cross-validated session accuracy plotted against average session confidence.</w:t>
      </w:r>
    </w:p>
    <w:p w14:paraId="27700E21" w14:textId="77777777" w:rsidR="00B55C07" w:rsidRPr="00303A8E" w:rsidRDefault="00B55C07" w:rsidP="00B55C07">
      <w:pPr>
        <w:pStyle w:val="text"/>
      </w:pPr>
      <w:r w:rsidRPr="00303A8E">
        <w:t xml:space="preserve">From the confusion matrix in </w:t>
      </w:r>
      <w:r w:rsidRPr="00303A8E">
        <w:fldChar w:fldCharType="begin"/>
      </w:r>
      <w:r w:rsidRPr="00303A8E">
        <w:instrText xml:space="preserve"> REF _Ref403086450 \h </w:instrText>
      </w:r>
      <w:r w:rsidRPr="00303A8E">
        <w:fldChar w:fldCharType="separate"/>
      </w:r>
      <w:r w:rsidRPr="00303A8E">
        <w:t xml:space="preserve">Figure </w:t>
      </w:r>
      <w:r>
        <w:rPr>
          <w:noProof/>
        </w:rPr>
        <w:t>5</w:t>
      </w:r>
      <w:r w:rsidRPr="00303A8E">
        <w:fldChar w:fldCharType="end"/>
      </w:r>
      <w:r w:rsidRPr="00303A8E">
        <w:t xml:space="preserve">,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w:t>
      </w:r>
      <w:r w:rsidRPr="00303A8E">
        <w:lastRenderedPageBreak/>
        <w:t>accuracy. This is likely due in part to the correlation with total scene contrast. However, note that 2 characters were also classified with high accuracy and yet had the second lowest p value for contrast correlation.</w:t>
      </w:r>
    </w:p>
    <w:p w14:paraId="10DAC67B" w14:textId="77777777" w:rsidR="00B55C07" w:rsidRPr="00303A8E" w:rsidRDefault="00B55C07" w:rsidP="00B55C07">
      <w:pPr>
        <w:pStyle w:val="Heading4"/>
      </w:pPr>
      <w:r w:rsidRPr="00303A8E">
        <w:t>Mapping</w:t>
      </w:r>
    </w:p>
    <w:p w14:paraId="33FD22E4" w14:textId="77777777" w:rsidR="00B55C07" w:rsidRPr="00303A8E" w:rsidRDefault="00B55C07" w:rsidP="00B55C07">
      <w:pPr>
        <w:pStyle w:val="text"/>
      </w:pPr>
      <w:r w:rsidRPr="00303A8E">
        <w:t>Sensitivity maps for individual subjects show a preponderance of classification sensitivity in lateral occipital areas, ventral early visual areas, and dorsal parietal lobe (</w:t>
      </w:r>
      <w:r w:rsidRPr="00303A8E">
        <w:fldChar w:fldCharType="begin"/>
      </w:r>
      <w:r w:rsidRPr="00303A8E">
        <w:instrText xml:space="preserve"> REF _Ref403086264 \h </w:instrText>
      </w:r>
      <w:r w:rsidRPr="00303A8E">
        <w:fldChar w:fldCharType="separate"/>
      </w:r>
      <w:r w:rsidRPr="00303A8E">
        <w:t xml:space="preserve">Figure </w:t>
      </w:r>
      <w:r>
        <w:rPr>
          <w:noProof/>
        </w:rPr>
        <w:t>7</w:t>
      </w:r>
      <w:r w:rsidRPr="00303A8E">
        <w:fldChar w:fldCharType="end"/>
      </w:r>
      <w:r w:rsidRPr="00303A8E">
        <w:t>). Subjects also displayed small regions of high sensitivity in portions of temporal and frontal cortex.  There is significant overlap between the sensitivity, GLM, and searchlight maps, but the sensitivity maps show greater contributions from anterior brain regions.</w:t>
      </w:r>
    </w:p>
    <w:p w14:paraId="1130663D" w14:textId="77777777" w:rsidR="00B55C07" w:rsidRPr="00303A8E" w:rsidRDefault="00B55C07" w:rsidP="00B55C07">
      <w:r w:rsidRPr="00303A8E">
        <w:lastRenderedPageBreak/>
        <w:drawing>
          <wp:inline distT="0" distB="0" distL="0" distR="0" wp14:anchorId="528BA3AC" wp14:editId="5212E615">
            <wp:extent cx="4985637" cy="471170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maps-standalone.pdf"/>
                    <pic:cNvPicPr/>
                  </pic:nvPicPr>
                  <pic:blipFill>
                    <a:blip r:embed="rId19">
                      <a:extLst>
                        <a:ext uri="{28A0092B-C50C-407E-A947-70E740481C1C}">
                          <a14:useLocalDpi xmlns:a14="http://schemas.microsoft.com/office/drawing/2010/main" val="0"/>
                        </a:ext>
                      </a:extLst>
                    </a:blip>
                    <a:stretch>
                      <a:fillRect/>
                    </a:stretch>
                  </pic:blipFill>
                  <pic:spPr>
                    <a:xfrm>
                      <a:off x="0" y="0"/>
                      <a:ext cx="4986066" cy="4712105"/>
                    </a:xfrm>
                    <a:prstGeom prst="rect">
                      <a:avLst/>
                    </a:prstGeom>
                  </pic:spPr>
                </pic:pic>
              </a:graphicData>
            </a:graphic>
          </wp:inline>
        </w:drawing>
      </w:r>
    </w:p>
    <w:p w14:paraId="08CEEABC" w14:textId="77777777" w:rsidR="00B55C07" w:rsidRPr="00303A8E" w:rsidRDefault="00B55C07" w:rsidP="00B55C07">
      <w:pPr>
        <w:pStyle w:val="Heading8"/>
      </w:pPr>
      <w:bookmarkStart w:id="7" w:name="_Ref403086264"/>
      <w:proofErr w:type="gramStart"/>
      <w:r w:rsidRPr="00303A8E">
        <w:t xml:space="preserve">Figure </w:t>
      </w:r>
      <w:fldSimple w:instr=" SEQ Figure \* ARABIC ">
        <w:r>
          <w:rPr>
            <w:noProof/>
          </w:rPr>
          <w:t>7</w:t>
        </w:r>
      </w:fldSimple>
      <w:bookmarkEnd w:id="7"/>
      <w:r w:rsidRPr="00303A8E">
        <w:t>.</w:t>
      </w:r>
      <w:proofErr w:type="gramEnd"/>
      <w:r w:rsidRPr="00303A8E">
        <w:t xml:space="preserve"> A qualitative comparison of sensitivity, GLM linear-response Z-statistic, and searchlight accuracy maps projected onto semi-inflated cortical surfaces for three different subjects. The maps are roughly similar across subjects and hemispheres, but substantial individual variations are evident.</w:t>
      </w:r>
    </w:p>
    <w:p w14:paraId="050FE719" w14:textId="77777777" w:rsidR="00B55C07" w:rsidRPr="00303A8E" w:rsidRDefault="00B55C07" w:rsidP="00B55C07">
      <w:pPr>
        <w:pStyle w:val="text"/>
      </w:pPr>
      <w:r w:rsidRPr="00303A8E">
        <w:t xml:space="preserve">The information contained in these maps </w:t>
      </w:r>
      <w:proofErr w:type="gramStart"/>
      <w:r w:rsidRPr="00303A8E">
        <w:t>are</w:t>
      </w:r>
      <w:proofErr w:type="gramEnd"/>
      <w:r w:rsidRPr="00303A8E">
        <w:t xml:space="preserve"> not equivalent, and neither are their associated thresholds. The thresholds were chosen based on accepted practice for their associated technique, but they are not statistically equivalent and should only be used for qualitative comparison. Sensitivity threshold values were determined using a recursive feature elimination approach (section </w:t>
      </w:r>
      <w:r w:rsidRPr="00303A8E">
        <w:fldChar w:fldCharType="begin"/>
      </w:r>
      <w:r w:rsidRPr="00303A8E">
        <w:instrText xml:space="preserve"> REF _Ref403086510 \r \h </w:instrText>
      </w:r>
      <w:r w:rsidRPr="00303A8E">
        <w:fldChar w:fldCharType="separate"/>
      </w:r>
      <w:r>
        <w:t>0</w:t>
      </w:r>
      <w:r w:rsidRPr="00303A8E">
        <w:fldChar w:fldCharType="end"/>
      </w:r>
      <w:r w:rsidRPr="00303A8E">
        <w:t xml:space="preserve">). GLM linear-response Z-statistic maps and searchlight accuracy maps are also presented for comparison. The sensitivity maps were </w:t>
      </w:r>
      <w:proofErr w:type="spellStart"/>
      <w:r w:rsidRPr="00303A8E">
        <w:lastRenderedPageBreak/>
        <w:t>thresholded</w:t>
      </w:r>
      <w:proofErr w:type="spellEnd"/>
      <w:r w:rsidRPr="00303A8E">
        <w:t xml:space="preserve"> using the recursive feature elimination technique described in the methods. The Z statistic images were </w:t>
      </w:r>
      <w:proofErr w:type="spellStart"/>
      <w:r w:rsidRPr="00303A8E">
        <w:t>thresholded</w:t>
      </w:r>
      <w:proofErr w:type="spellEnd"/>
      <w:r w:rsidRPr="00303A8E">
        <w:t xml:space="preserve"> using clusters determined by Z &gt; 2.3 and a (corrected) cluster significant threshold of P=0.05 (</w:t>
      </w:r>
      <w:proofErr w:type="spellStart"/>
      <w:r w:rsidRPr="00303A8E">
        <w:t>Worsely</w:t>
      </w:r>
      <w:proofErr w:type="spellEnd"/>
      <w:r w:rsidRPr="00303A8E">
        <w:t xml:space="preserve"> 2001). The searchlight maps are </w:t>
      </w:r>
      <w:proofErr w:type="spellStart"/>
      <w:r w:rsidRPr="00303A8E">
        <w:t>thresholded</w:t>
      </w:r>
      <w:proofErr w:type="spellEnd"/>
      <w:r w:rsidRPr="00303A8E">
        <w:t xml:space="preserve"> at twice chance probability (33%). </w:t>
      </w:r>
      <w:r w:rsidRPr="00303A8E">
        <w:fldChar w:fldCharType="begin"/>
      </w:r>
      <w:r w:rsidRPr="00303A8E">
        <w:instrText xml:space="preserve"> REF _Ref403086222 \h </w:instrText>
      </w:r>
      <w:r w:rsidRPr="00303A8E">
        <w:fldChar w:fldCharType="separate"/>
      </w:r>
      <w:r w:rsidRPr="00303A8E">
        <w:t xml:space="preserve">Figure </w:t>
      </w:r>
      <w:r>
        <w:rPr>
          <w:noProof/>
        </w:rPr>
        <w:t>8</w:t>
      </w:r>
      <w:r w:rsidRPr="00303A8E">
        <w:fldChar w:fldCharType="end"/>
      </w:r>
      <w:r w:rsidRPr="00303A8E">
        <w:t xml:space="preserve"> presents the performance of the NN and the fraction of voxels remaining </w:t>
      </w:r>
      <w:proofErr w:type="gramStart"/>
      <w:r w:rsidRPr="00303A8E">
        <w:t>after each iteration</w:t>
      </w:r>
      <w:proofErr w:type="gramEnd"/>
      <w:r w:rsidRPr="00303A8E">
        <w:t>. Greater than half the voxels can be removed without significant loss of classification performance.</w:t>
      </w:r>
    </w:p>
    <w:p w14:paraId="4E21516B" w14:textId="77777777" w:rsidR="00B55C07" w:rsidRPr="00303A8E" w:rsidRDefault="00B55C07" w:rsidP="00B55C07"/>
    <w:p w14:paraId="6F3D5D92" w14:textId="77777777" w:rsidR="00B55C07" w:rsidRPr="00303A8E" w:rsidRDefault="00B55C07" w:rsidP="00B55C07">
      <w:r w:rsidRPr="00303A8E">
        <w:drawing>
          <wp:inline distT="0" distB="0" distL="0" distR="0" wp14:anchorId="3A11A359" wp14:editId="51B46080">
            <wp:extent cx="3657600" cy="18470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sensitivity-cutoff.pdf"/>
                    <pic:cNvPicPr/>
                  </pic:nvPicPr>
                  <pic:blipFill>
                    <a:blip r:embed="rId20">
                      <a:extLst>
                        <a:ext uri="{28A0092B-C50C-407E-A947-70E740481C1C}">
                          <a14:useLocalDpi xmlns:a14="http://schemas.microsoft.com/office/drawing/2010/main" val="0"/>
                        </a:ext>
                      </a:extLst>
                    </a:blip>
                    <a:stretch>
                      <a:fillRect/>
                    </a:stretch>
                  </pic:blipFill>
                  <pic:spPr>
                    <a:xfrm>
                      <a:off x="0" y="0"/>
                      <a:ext cx="3657600" cy="1847003"/>
                    </a:xfrm>
                    <a:prstGeom prst="rect">
                      <a:avLst/>
                    </a:prstGeom>
                  </pic:spPr>
                </pic:pic>
              </a:graphicData>
            </a:graphic>
          </wp:inline>
        </w:drawing>
      </w:r>
    </w:p>
    <w:p w14:paraId="203B92DE" w14:textId="77777777" w:rsidR="00B55C07" w:rsidRPr="00303A8E" w:rsidRDefault="00B55C07" w:rsidP="00B55C07">
      <w:pPr>
        <w:pStyle w:val="Heading8"/>
      </w:pPr>
      <w:bookmarkStart w:id="8" w:name="_Ref403086222"/>
      <w:proofErr w:type="gramStart"/>
      <w:r w:rsidRPr="00303A8E">
        <w:t xml:space="preserve">Figure </w:t>
      </w:r>
      <w:fldSimple w:instr=" SEQ Figure \* ARABIC ">
        <w:r>
          <w:rPr>
            <w:noProof/>
          </w:rPr>
          <w:t>8</w:t>
        </w:r>
      </w:fldSimple>
      <w:bookmarkEnd w:id="8"/>
      <w:r w:rsidRPr="00303A8E">
        <w:t>.</w:t>
      </w:r>
      <w:proofErr w:type="gramEnd"/>
      <w:r w:rsidRPr="00303A8E">
        <w:t xml:space="preserve"> A plot of the </w:t>
      </w:r>
      <w:proofErr w:type="spellStart"/>
      <w:r w:rsidRPr="00303A8E">
        <w:t>feedforward</w:t>
      </w:r>
      <w:proofErr w:type="spellEnd"/>
      <w:r w:rsidRPr="00303A8E">
        <w:t xml:space="preserve"> neural network estimated performance and the fraction of voxels remaining </w:t>
      </w:r>
      <w:proofErr w:type="gramStart"/>
      <w:r w:rsidRPr="00303A8E">
        <w:t>at each iteration</w:t>
      </w:r>
      <w:proofErr w:type="gramEnd"/>
      <w:r w:rsidRPr="00303A8E">
        <w:t xml:space="preserve"> of the recursive feature elimination procedure. The fraction of voxels is calculated with respect to the 2000 voxels selected by ANOVA. The performance estimates and voxel counts were bootstrapped across sessions in order to obtain 68% confidence intervals. </w:t>
      </w:r>
    </w:p>
    <w:p w14:paraId="287E069F" w14:textId="77777777" w:rsidR="00B55C07" w:rsidRPr="00303A8E" w:rsidRDefault="00B55C07" w:rsidP="00B55C07">
      <w:pPr>
        <w:pStyle w:val="text"/>
      </w:pPr>
      <w:r w:rsidRPr="00303A8E">
        <w:t xml:space="preserve">We calculated percent coverage for each of the three mapping methods on </w:t>
      </w:r>
      <w:proofErr w:type="spellStart"/>
      <w:r w:rsidRPr="00303A8E">
        <w:t>Freesurfer</w:t>
      </w:r>
      <w:proofErr w:type="spellEnd"/>
      <w:r w:rsidRPr="00303A8E">
        <w:t xml:space="preserve"> anatomical surface labels (section </w:t>
      </w:r>
      <w:r w:rsidRPr="00303A8E">
        <w:fldChar w:fldCharType="begin"/>
      </w:r>
      <w:r w:rsidRPr="00303A8E">
        <w:instrText xml:space="preserve"> REF _Ref403086510 \r \h </w:instrText>
      </w:r>
      <w:r w:rsidRPr="00303A8E">
        <w:fldChar w:fldCharType="separate"/>
      </w:r>
      <w:r>
        <w:t>0</w:t>
      </w:r>
      <w:r w:rsidRPr="00303A8E">
        <w:fldChar w:fldCharType="end"/>
      </w:r>
      <w:r w:rsidRPr="00303A8E">
        <w:t>). Results were averaged across all sessions and bootstrapped to obtain 68% confidence intervals (</w:t>
      </w:r>
      <w:r w:rsidRPr="00303A8E">
        <w:fldChar w:fldCharType="begin"/>
      </w:r>
      <w:r w:rsidRPr="00303A8E">
        <w:instrText xml:space="preserve"> REF _Ref403086242 \h </w:instrText>
      </w:r>
      <w:r w:rsidRPr="00303A8E">
        <w:fldChar w:fldCharType="separate"/>
      </w:r>
      <w:r w:rsidRPr="00303A8E">
        <w:t xml:space="preserve">Figure </w:t>
      </w:r>
      <w:r>
        <w:rPr>
          <w:noProof/>
        </w:rPr>
        <w:t>9</w:t>
      </w:r>
      <w:r w:rsidRPr="00303A8E">
        <w:fldChar w:fldCharType="end"/>
      </w:r>
      <w:r w:rsidRPr="00303A8E">
        <w:t xml:space="preserve">). These numbers agree with our observations on the individual surface maps; there is substantial overlap between all three maps in lateral occipital and lingual cortex. Elsewhere the mapping methods show different patterns of response. For example, early visual cortex, roughly demarcated by the </w:t>
      </w:r>
      <w:proofErr w:type="spellStart"/>
      <w:r w:rsidRPr="00303A8E">
        <w:t>pericalcarine</w:t>
      </w:r>
      <w:proofErr w:type="spellEnd"/>
      <w:r w:rsidRPr="00303A8E">
        <w:t xml:space="preserve"> and </w:t>
      </w:r>
      <w:proofErr w:type="spellStart"/>
      <w:r w:rsidRPr="00303A8E">
        <w:t>cuneus</w:t>
      </w:r>
      <w:proofErr w:type="spellEnd"/>
      <w:r w:rsidRPr="00303A8E">
        <w:t xml:space="preserve"> labels, shows greatest classification sensitivity by the </w:t>
      </w:r>
      <w:r w:rsidRPr="00303A8E">
        <w:lastRenderedPageBreak/>
        <w:t>searchlight technique, intermediate response based on GLM, and relatively low information content based on our NN sensitivity metric. Interestingly, several temporal lobe regions show greater sensitivity based on the NN metric than either of the others. 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 (with p &lt; 0.05 for all sessions). While the performance dropped substantially, these voxels were still able to classify character count significantly above chance.</w:t>
      </w:r>
    </w:p>
    <w:p w14:paraId="05D0CF8B" w14:textId="77777777" w:rsidR="00B55C07" w:rsidRPr="00303A8E" w:rsidRDefault="00B55C07" w:rsidP="00B55C07"/>
    <w:p w14:paraId="36B6A971" w14:textId="77777777" w:rsidR="00B55C07" w:rsidRPr="00303A8E" w:rsidRDefault="00B55C07" w:rsidP="00B55C07">
      <w:r w:rsidRPr="00303A8E">
        <w:drawing>
          <wp:inline distT="0" distB="0" distL="0" distR="0" wp14:anchorId="0FE7002B" wp14:editId="2BFE3A27">
            <wp:extent cx="4974167" cy="4145139"/>
            <wp:effectExtent l="0" t="0" r="4445"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ge.pdf"/>
                    <pic:cNvPicPr/>
                  </pic:nvPicPr>
                  <pic:blipFill>
                    <a:blip r:embed="rId21">
                      <a:extLst>
                        <a:ext uri="{28A0092B-C50C-407E-A947-70E740481C1C}">
                          <a14:useLocalDpi xmlns:a14="http://schemas.microsoft.com/office/drawing/2010/main" val="0"/>
                        </a:ext>
                      </a:extLst>
                    </a:blip>
                    <a:stretch>
                      <a:fillRect/>
                    </a:stretch>
                  </pic:blipFill>
                  <pic:spPr>
                    <a:xfrm>
                      <a:off x="0" y="0"/>
                      <a:ext cx="4974167" cy="4145139"/>
                    </a:xfrm>
                    <a:prstGeom prst="rect">
                      <a:avLst/>
                    </a:prstGeom>
                  </pic:spPr>
                </pic:pic>
              </a:graphicData>
            </a:graphic>
          </wp:inline>
        </w:drawing>
      </w:r>
    </w:p>
    <w:p w14:paraId="188F1265" w14:textId="77777777" w:rsidR="00BE089B" w:rsidRDefault="00B55C07" w:rsidP="00B55C07">
      <w:pPr>
        <w:pStyle w:val="Heading8"/>
      </w:pPr>
      <w:bookmarkStart w:id="9" w:name="_Ref403086242"/>
      <w:proofErr w:type="gramStart"/>
      <w:r w:rsidRPr="00303A8E">
        <w:lastRenderedPageBreak/>
        <w:t xml:space="preserve">Figure </w:t>
      </w:r>
      <w:fldSimple w:instr=" SEQ Figure \* ARABIC ">
        <w:r>
          <w:rPr>
            <w:noProof/>
          </w:rPr>
          <w:t>9</w:t>
        </w:r>
      </w:fldSimple>
      <w:bookmarkEnd w:id="9"/>
      <w:r w:rsidRPr="00303A8E">
        <w:t>.</w:t>
      </w:r>
      <w:proofErr w:type="gramEnd"/>
      <w:r w:rsidRPr="00303A8E">
        <w:t xml:space="preserve"> A bar graph depicting the coverage percent from the sensitivity, GLM, and searchlight maps across automatically generated labels from </w:t>
      </w:r>
      <w:proofErr w:type="spellStart"/>
      <w:r w:rsidRPr="00303A8E">
        <w:t>Freesurfer</w:t>
      </w:r>
      <w:proofErr w:type="spellEnd"/>
      <w:r w:rsidRPr="00303A8E">
        <w:t>. The coverage percent is the percent of the map contained within that area. In this way, the variation in total map size between approaches is controlled for and specificity and coverage of the maps can be directly compared. Coverage percentages were bootstrapped across sessions to provide confidence intervals.</w:t>
      </w:r>
    </w:p>
    <w:p w14:paraId="43C164F6" w14:textId="77777777" w:rsidR="0004406F" w:rsidRPr="00303A8E" w:rsidRDefault="0004406F" w:rsidP="0004406F">
      <w:pPr>
        <w:pStyle w:val="Heading3"/>
      </w:pPr>
      <w:r w:rsidRPr="00303A8E">
        <w:t>Discussion</w:t>
      </w:r>
    </w:p>
    <w:p w14:paraId="6D4B1B03" w14:textId="77777777" w:rsidR="0004406F" w:rsidRPr="00303A8E" w:rsidRDefault="0004406F" w:rsidP="0004406F">
      <w:pPr>
        <w:pStyle w:val="text"/>
      </w:pPr>
      <w:r w:rsidRPr="00303A8E">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sidRPr="00303A8E">
        <w:fldChar w:fldCharType="begin"/>
      </w:r>
      <w:r w:rsidRPr="00303A8E">
        <w:instrText xml:space="preserve"> REF _Ref403086181 \h </w:instrText>
      </w:r>
      <w:r w:rsidRPr="00303A8E">
        <w:fldChar w:fldCharType="separate"/>
      </w:r>
      <w:r w:rsidRPr="00303A8E">
        <w:t xml:space="preserve">Figure </w:t>
      </w:r>
      <w:r>
        <w:rPr>
          <w:noProof/>
        </w:rPr>
        <w:t>4</w:t>
      </w:r>
      <w:r w:rsidRPr="00303A8E">
        <w:fldChar w:fldCharType="end"/>
      </w:r>
      <w:r w:rsidRPr="00303A8E">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14:paraId="755846A3" w14:textId="77777777" w:rsidR="0004406F" w:rsidRPr="00303A8E" w:rsidRDefault="0004406F" w:rsidP="0004406F">
      <w:pPr>
        <w:pStyle w:val="text"/>
      </w:pPr>
      <w:r w:rsidRPr="00303A8E">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w:t>
      </w:r>
      <w:r w:rsidRPr="00303A8E">
        <w:lastRenderedPageBreak/>
        <w:t xml:space="preserve">different subjects in accordance with one of our goals: modeling individuals for therapies and learning regimens, including utilizing real-time fMRI. </w:t>
      </w:r>
    </w:p>
    <w:p w14:paraId="569AC17E" w14:textId="77777777" w:rsidR="0004406F" w:rsidRPr="00303A8E" w:rsidRDefault="0004406F" w:rsidP="0004406F">
      <w:pPr>
        <w:pStyle w:val="text"/>
      </w:pPr>
      <w:r w:rsidRPr="00303A8E">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rsidRPr="00303A8E">
        <w:fldChar w:fldCharType="begin" w:fldLock="1"/>
      </w:r>
      <w:r w:rsidRPr="00303A8E">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rsidRPr="00303A8E">
        <w:fldChar w:fldCharType="separate"/>
      </w:r>
      <w:r w:rsidRPr="00303A8E">
        <w:t xml:space="preserve">(Hanson, </w:t>
      </w:r>
      <w:proofErr w:type="spellStart"/>
      <w:r w:rsidRPr="00303A8E">
        <w:t>Matsuka</w:t>
      </w:r>
      <w:proofErr w:type="spellEnd"/>
      <w:r w:rsidRPr="00303A8E">
        <w:t xml:space="preserve">, &amp; </w:t>
      </w:r>
      <w:proofErr w:type="spellStart"/>
      <w:r w:rsidRPr="00303A8E">
        <w:t>Haxby</w:t>
      </w:r>
      <w:proofErr w:type="spellEnd"/>
      <w:r w:rsidRPr="00303A8E">
        <w:t>, 2004)</w:t>
      </w:r>
      <w:r w:rsidRPr="00303A8E">
        <w:fldChar w:fldCharType="end"/>
      </w:r>
      <w:r w:rsidRPr="00303A8E">
        <w:t>, but rather were from a single object category, viz. combatants, and differed only in number of combatants.</w:t>
      </w:r>
    </w:p>
    <w:p w14:paraId="09FDD65E" w14:textId="77777777" w:rsidR="0004406F" w:rsidRPr="00303A8E" w:rsidRDefault="0004406F" w:rsidP="0004406F">
      <w:pPr>
        <w:pStyle w:val="text"/>
      </w:pPr>
      <w:r w:rsidRPr="00303A8E">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rsidRPr="00303A8E">
        <w:fldChar w:fldCharType="separate"/>
      </w:r>
      <w:r w:rsidRPr="00303A8E">
        <w:t xml:space="preserve">(Hinton, </w:t>
      </w:r>
      <w:proofErr w:type="spellStart"/>
      <w:r w:rsidRPr="00303A8E">
        <w:t>Osindero</w:t>
      </w:r>
      <w:proofErr w:type="spellEnd"/>
      <w:r w:rsidRPr="00303A8E">
        <w:t xml:space="preserve">, &amp; </w:t>
      </w:r>
      <w:proofErr w:type="spellStart"/>
      <w:r w:rsidRPr="00303A8E">
        <w:t>Teh</w:t>
      </w:r>
      <w:proofErr w:type="spellEnd"/>
      <w:r w:rsidRPr="00303A8E">
        <w:t>, 2006b)</w:t>
      </w:r>
      <w:r w:rsidRPr="00303A8E">
        <w:fldChar w:fldCharType="end"/>
      </w:r>
      <w:r w:rsidRPr="00303A8E">
        <w:t xml:space="preserve"> has been shown repeatedly to outperform SVM on many types of data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rsidRPr="00303A8E">
        <w:fldChar w:fldCharType="separate"/>
      </w:r>
      <w:r w:rsidRPr="00303A8E">
        <w:t>(</w:t>
      </w:r>
      <w:proofErr w:type="spellStart"/>
      <w:r w:rsidRPr="00303A8E">
        <w:t>Cireşan</w:t>
      </w:r>
      <w:proofErr w:type="spellEnd"/>
      <w:r w:rsidRPr="00303A8E">
        <w:t xml:space="preserve"> et al., 2012)</w:t>
      </w:r>
      <w:r w:rsidRPr="00303A8E">
        <w:fldChar w:fldCharType="end"/>
      </w:r>
      <w:r w:rsidRPr="00303A8E">
        <w:t>. Even greater classifier accuracy may be possible with such methods applied to VE data.</w:t>
      </w:r>
    </w:p>
    <w:p w14:paraId="6A159496" w14:textId="77777777" w:rsidR="0004406F" w:rsidRPr="00303A8E" w:rsidRDefault="0004406F" w:rsidP="0004406F">
      <w:pPr>
        <w:pStyle w:val="text"/>
      </w:pPr>
      <w:r w:rsidRPr="00303A8E">
        <w:t xml:space="preserve">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w:t>
      </w:r>
      <w:r w:rsidRPr="00303A8E">
        <w:lastRenderedPageBreak/>
        <w:t>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14:paraId="58F2206C" w14:textId="77777777" w:rsidR="0004406F" w:rsidRPr="00303A8E" w:rsidRDefault="0004406F" w:rsidP="0004406F">
      <w:pPr>
        <w:pStyle w:val="text"/>
      </w:pPr>
      <w:r w:rsidRPr="00303A8E">
        <w:t xml:space="preserve">Classification sensitivity in early </w:t>
      </w:r>
      <w:proofErr w:type="spellStart"/>
      <w:r w:rsidRPr="00303A8E">
        <w:t>retinotopic</w:t>
      </w:r>
      <w:proofErr w:type="spellEnd"/>
      <w:r w:rsidRPr="00303A8E">
        <w:t xml:space="preserve"> visual areas and lateral-occipital areas suggests that </w:t>
      </w:r>
      <w:proofErr w:type="spellStart"/>
      <w:r w:rsidRPr="00303A8E">
        <w:t>retinotopic</w:t>
      </w:r>
      <w:proofErr w:type="spellEnd"/>
      <w:r w:rsidRPr="00303A8E">
        <w:t xml:space="preserve"> organization is important to decoding group size for our VE stimulus.  Because LO combines object-selectivity with </w:t>
      </w:r>
      <w:proofErr w:type="spellStart"/>
      <w:r w:rsidRPr="00303A8E">
        <w:t>retinotopic</w:t>
      </w:r>
      <w:proofErr w:type="spellEnd"/>
      <w:r w:rsidRPr="00303A8E">
        <w:t xml:space="preserve"> specificity </w:t>
      </w:r>
      <w:r w:rsidRPr="00303A8E">
        <w:fldChar w:fldCharType="begin" w:fldLock="1"/>
      </w:r>
      <w:r w:rsidRPr="00303A8E">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rsidRPr="00303A8E">
        <w:fldChar w:fldCharType="separate"/>
      </w:r>
      <w:r w:rsidRPr="00303A8E">
        <w:t>(</w:t>
      </w:r>
      <w:proofErr w:type="spellStart"/>
      <w:r w:rsidRPr="00303A8E">
        <w:t>Sayres</w:t>
      </w:r>
      <w:proofErr w:type="spellEnd"/>
      <w:r w:rsidRPr="00303A8E">
        <w:t xml:space="preserve"> &amp; Grill-Spector, 2008)</w:t>
      </w:r>
      <w:r w:rsidRPr="00303A8E">
        <w:fldChar w:fldCharType="end"/>
      </w:r>
      <w:r w:rsidRPr="00303A8E">
        <w:t xml:space="preserve">, different group sizes could evoke complex but stereotypical patterns of responses in LO (and other </w:t>
      </w:r>
      <w:proofErr w:type="spellStart"/>
      <w:r w:rsidRPr="00303A8E">
        <w:t>retinotopically</w:t>
      </w:r>
      <w:proofErr w:type="spellEnd"/>
      <w:r w:rsidRPr="00303A8E">
        <w:t xml:space="preserve"> organized areas) as subjects visually interrogate the stimuli with a sequence of eye movements. Regions in the parietal cortex have been shown to be involved in mental arithmetic and magnitude judgment </w:t>
      </w:r>
      <w:r w:rsidRPr="00303A8E">
        <w:fldChar w:fldCharType="begin" w:fldLock="1"/>
      </w:r>
      <w:r w:rsidRPr="00303A8E">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rsidRPr="00303A8E">
        <w:fldChar w:fldCharType="separate"/>
      </w:r>
      <w:r w:rsidRPr="00303A8E">
        <w:t>(Rickard et al., 2000)</w:t>
      </w:r>
      <w:r w:rsidRPr="00303A8E">
        <w:fldChar w:fldCharType="end"/>
      </w:r>
      <w:r w:rsidRPr="00303A8E">
        <w:t xml:space="preserve"> which may also play some role in decoding group size. More recent research suggests this region may even contain a topographic representation of </w:t>
      </w:r>
      <w:proofErr w:type="spellStart"/>
      <w:r w:rsidRPr="00303A8E">
        <w:t>numerosity</w:t>
      </w:r>
      <w:proofErr w:type="spellEnd"/>
      <w:r w:rsidRPr="00303A8E">
        <w:t xml:space="preserve"> </w:t>
      </w:r>
      <w:r w:rsidRPr="00303A8E">
        <w:fldChar w:fldCharType="begin" w:fldLock="1"/>
      </w:r>
      <w:r w:rsidRPr="00303A8E">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rsidRPr="00303A8E">
        <w:fldChar w:fldCharType="separate"/>
      </w:r>
      <w:r w:rsidRPr="00303A8E">
        <w:t xml:space="preserve">(Harvey, Klein, </w:t>
      </w:r>
      <w:proofErr w:type="spellStart"/>
      <w:r w:rsidRPr="00303A8E">
        <w:t>Petridou</w:t>
      </w:r>
      <w:proofErr w:type="spellEnd"/>
      <w:r w:rsidRPr="00303A8E">
        <w:t xml:space="preserve">, &amp; </w:t>
      </w:r>
      <w:proofErr w:type="spellStart"/>
      <w:r w:rsidRPr="00303A8E">
        <w:t>Dumoulin</w:t>
      </w:r>
      <w:proofErr w:type="spellEnd"/>
      <w:r w:rsidRPr="00303A8E">
        <w:t>, 2013)</w:t>
      </w:r>
      <w:r w:rsidRPr="00303A8E">
        <w:fldChar w:fldCharType="end"/>
      </w:r>
      <w:r w:rsidRPr="00303A8E">
        <w:t xml:space="preserve">. There is some debate as to whether this topographic map represents </w:t>
      </w:r>
      <w:proofErr w:type="spellStart"/>
      <w:r w:rsidRPr="00303A8E">
        <w:t>numerosity</w:t>
      </w:r>
      <w:proofErr w:type="spellEnd"/>
      <w:r w:rsidRPr="00303A8E">
        <w:t xml:space="preserve"> or sensory processing </w:t>
      </w:r>
      <w:r w:rsidRPr="00303A8E">
        <w:fldChar w:fldCharType="begin" w:fldLock="1"/>
      </w:r>
      <w:r w:rsidRPr="00303A8E">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rsidRPr="00303A8E">
        <w:fldChar w:fldCharType="separate"/>
      </w:r>
      <w:r w:rsidRPr="00303A8E">
        <w:t>(</w:t>
      </w:r>
      <w:proofErr w:type="spellStart"/>
      <w:r w:rsidRPr="00303A8E">
        <w:t>Gebuis</w:t>
      </w:r>
      <w:proofErr w:type="spellEnd"/>
      <w:r w:rsidRPr="00303A8E">
        <w:t xml:space="preserve">, </w:t>
      </w:r>
      <w:proofErr w:type="spellStart"/>
      <w:r w:rsidRPr="00303A8E">
        <w:t>Gevers</w:t>
      </w:r>
      <w:proofErr w:type="spellEnd"/>
      <w:r w:rsidRPr="00303A8E">
        <w:t xml:space="preserve">, &amp; Cohen </w:t>
      </w:r>
      <w:proofErr w:type="spellStart"/>
      <w:r w:rsidRPr="00303A8E">
        <w:t>Kadosh</w:t>
      </w:r>
      <w:proofErr w:type="spellEnd"/>
      <w:r w:rsidRPr="00303A8E">
        <w:t>, 2013)</w:t>
      </w:r>
      <w:r w:rsidRPr="00303A8E">
        <w:fldChar w:fldCharType="end"/>
      </w:r>
      <w:r w:rsidRPr="00303A8E">
        <w:t xml:space="preserve">, but it would be useful for decoding group size regardless. </w:t>
      </w:r>
    </w:p>
    <w:p w14:paraId="5BD2B895" w14:textId="77777777" w:rsidR="0004406F" w:rsidRPr="00303A8E" w:rsidRDefault="0004406F" w:rsidP="0004406F">
      <w:pPr>
        <w:pStyle w:val="text"/>
      </w:pPr>
      <w:r w:rsidRPr="00303A8E">
        <w:t xml:space="preserve">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w:t>
      </w:r>
      <w:proofErr w:type="spellStart"/>
      <w:r w:rsidRPr="00303A8E">
        <w:t>numerosity</w:t>
      </w:r>
      <w:proofErr w:type="spellEnd"/>
      <w:r w:rsidRPr="00303A8E">
        <w:t xml:space="preserve"> all contributed to decoding. However, the sensitivity analysis does not necessarily tell us how these regions contributed. Eye movements and other behavioral responses as the subjects visually </w:t>
      </w:r>
      <w:r w:rsidRPr="00303A8E">
        <w:lastRenderedPageBreak/>
        <w:t xml:space="preserve">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w:t>
      </w:r>
      <w:proofErr w:type="spellStart"/>
      <w:r w:rsidRPr="00303A8E">
        <w:t>retinotopic</w:t>
      </w:r>
      <w:proofErr w:type="spellEnd"/>
      <w:r w:rsidRPr="00303A8E">
        <w:t xml:space="preserve"> visual areas. If this behavior is reliable and consistent, the machine learning algorithms will learn to use that 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w:t>
      </w:r>
      <w:proofErr w:type="spellStart"/>
      <w:r w:rsidRPr="00303A8E">
        <w:t>neuroscientific</w:t>
      </w:r>
      <w:proofErr w:type="spellEnd"/>
      <w:r w:rsidRPr="00303A8E">
        <w:t xml:space="preserve"> studies looking to leverage VEs and sensitivity mapping for functional localization must still be careful to balance realism with control to avoid these kinds of confounds when interpreting their results.</w:t>
      </w:r>
    </w:p>
    <w:p w14:paraId="3E0014CE" w14:textId="77777777" w:rsidR="0004406F" w:rsidRPr="00303A8E" w:rsidRDefault="0004406F" w:rsidP="0004406F">
      <w:pPr>
        <w:pStyle w:val="text"/>
      </w:pPr>
      <w:r w:rsidRPr="00303A8E">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sidRPr="00303A8E">
        <w:fldChar w:fldCharType="begin"/>
      </w:r>
      <w:r w:rsidRPr="00303A8E">
        <w:instrText xml:space="preserve"> REF _Ref403086242 \h </w:instrText>
      </w:r>
      <w:r w:rsidRPr="00303A8E">
        <w:fldChar w:fldCharType="separate"/>
      </w:r>
      <w:r w:rsidRPr="00303A8E">
        <w:t xml:space="preserve">Figure </w:t>
      </w:r>
      <w:r>
        <w:rPr>
          <w:noProof/>
        </w:rPr>
        <w:t>9</w:t>
      </w:r>
      <w:r w:rsidRPr="00303A8E">
        <w:fldChar w:fldCharType="end"/>
      </w:r>
      <w:r w:rsidRPr="00303A8E">
        <w:t xml:space="preserve">). </w:t>
      </w:r>
    </w:p>
    <w:p w14:paraId="242AF329" w14:textId="77777777" w:rsidR="0004406F" w:rsidRPr="00303A8E" w:rsidRDefault="0004406F" w:rsidP="0004406F">
      <w:pPr>
        <w:pStyle w:val="text"/>
      </w:pPr>
      <w:r w:rsidRPr="00303A8E">
        <w:t xml:space="preserve">Note that the information contained in the maps is quite different, making them difficult to compare directly. The Z-statistic maps tell us how well individual voxels </w:t>
      </w:r>
      <w:r w:rsidRPr="00303A8E">
        <w:lastRenderedPageBreak/>
        <w:t>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14:paraId="1EBF3AF2" w14:textId="77777777" w:rsidR="0004406F" w:rsidRDefault="0004406F" w:rsidP="0004406F">
      <w:pPr>
        <w:pStyle w:val="text"/>
      </w:pPr>
      <w:r w:rsidRPr="00303A8E">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14:paraId="29452198" w14:textId="77777777" w:rsidR="00C42662" w:rsidRPr="0064290F" w:rsidRDefault="00C42662" w:rsidP="00C42662">
      <w:pPr>
        <w:pStyle w:val="Heading3"/>
      </w:pPr>
      <w:r w:rsidRPr="0064290F">
        <w:lastRenderedPageBreak/>
        <w:t>Methods</w:t>
      </w:r>
    </w:p>
    <w:p w14:paraId="5C26893A" w14:textId="77777777" w:rsidR="00C42662" w:rsidRPr="0064290F" w:rsidRDefault="00C42662" w:rsidP="00C42662">
      <w:pPr>
        <w:pStyle w:val="Heading4"/>
      </w:pPr>
      <w:r w:rsidRPr="0064290F">
        <w:t>Stimulu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C42662" w:rsidRPr="0064290F" w14:paraId="2754A4E7" w14:textId="77777777" w:rsidTr="00C42662">
        <w:tc>
          <w:tcPr>
            <w:tcW w:w="8634" w:type="dxa"/>
          </w:tcPr>
          <w:p w14:paraId="4D6B5B13" w14:textId="77777777" w:rsidR="00C42662" w:rsidRPr="0064290F" w:rsidRDefault="00C42662" w:rsidP="00C42662">
            <w:r w:rsidRPr="0064290F">
              <w:drawing>
                <wp:inline distT="0" distB="0" distL="0" distR="0" wp14:anchorId="5309BD6A" wp14:editId="37B45DC8">
                  <wp:extent cx="2743200" cy="2057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1.png"/>
                          <pic:cNvPicPr/>
                        </pic:nvPicPr>
                        <pic:blipFill>
                          <a:blip r:embed="rId22">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A91BC0C" w14:textId="77777777" w:rsidR="00C42662" w:rsidRPr="0064290F" w:rsidRDefault="00C42662" w:rsidP="00C42662">
            <w:r w:rsidRPr="0064290F">
              <w:t>(a)</w:t>
            </w:r>
          </w:p>
        </w:tc>
        <w:tc>
          <w:tcPr>
            <w:tcW w:w="236" w:type="dxa"/>
          </w:tcPr>
          <w:p w14:paraId="33E7F186" w14:textId="77777777" w:rsidR="00C42662" w:rsidRPr="0064290F" w:rsidRDefault="00C42662" w:rsidP="00C42662">
            <w:r w:rsidRPr="0064290F">
              <w:drawing>
                <wp:inline distT="0" distB="0" distL="0" distR="0" wp14:anchorId="1D7E8611" wp14:editId="19EA0DCC">
                  <wp:extent cx="27432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2.png"/>
                          <pic:cNvPicPr/>
                        </pic:nvPicPr>
                        <pic:blipFill>
                          <a:blip r:embed="rId23">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429815C" w14:textId="77777777" w:rsidR="00C42662" w:rsidRPr="0064290F" w:rsidRDefault="00C42662" w:rsidP="00C42662">
            <w:r w:rsidRPr="0064290F">
              <w:t>(b)</w:t>
            </w:r>
          </w:p>
        </w:tc>
      </w:tr>
    </w:tbl>
    <w:p w14:paraId="7546FCC5" w14:textId="77777777" w:rsidR="00C42662" w:rsidRPr="0064290F" w:rsidRDefault="00C42662" w:rsidP="00C42662">
      <w:pPr>
        <w:pStyle w:val="Heading8"/>
      </w:pPr>
      <w:bookmarkStart w:id="10" w:name="_Ref270180483"/>
      <w:proofErr w:type="gramStart"/>
      <w:r w:rsidRPr="0064290F">
        <w:t xml:space="preserve">Figure </w:t>
      </w:r>
      <w:fldSimple w:instr=" SEQ Figure \* ARABIC ">
        <w:r>
          <w:rPr>
            <w:noProof/>
          </w:rPr>
          <w:t>10</w:t>
        </w:r>
      </w:fldSimple>
      <w:bookmarkEnd w:id="10"/>
      <w:r w:rsidRPr="0064290F">
        <w:t>.</w:t>
      </w:r>
      <w:proofErr w:type="gramEnd"/>
      <w:r w:rsidRPr="0064290F">
        <w:t xml:space="preserve"> Example frames from the stimulus during task (a) and rest (b) phases.</w:t>
      </w:r>
    </w:p>
    <w:p w14:paraId="3F5BFD04" w14:textId="77777777" w:rsidR="00C42662" w:rsidRPr="0064290F" w:rsidRDefault="00C42662" w:rsidP="00C42662">
      <w:pPr>
        <w:pStyle w:val="text"/>
      </w:pPr>
      <w:r w:rsidRPr="0064290F">
        <w:t>We built a new stimulus from the ground up using the Unity game engine (</w:t>
      </w:r>
      <w:hyperlink r:id="rId24" w:history="1">
        <w:r w:rsidRPr="0064290F">
          <w:t>http://unity3d.com</w:t>
        </w:r>
      </w:hyperlink>
      <w:r w:rsidRPr="0064290F">
        <w:t xml:space="preserve">) in order to improve both the realism of the virtual environment and the degree of control over presentation. New high-resolution models and textures were used to greatly improve the visual quality of the environment over the previous iteration. Additionally, characters were given improved animations and programmed with basic artificial intelligence to increase the realism of the environment. Given our long-term interest in PTSD, the virtual environment is intended to reflect real-world environments encountered by our military personnel. It is similar to the virtual Iraq used in recent virtual reality exposure therapy experiments to treat PTSD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Rothbaum, Ressler, Heekin, &amp; Rizzo, 2008)" }, "properties" : { "noteIndex" : 0 }, "schema" : "https://github.com/citation-style-language/schema/raw/master/csl-citation.json" }</w:instrText>
      </w:r>
      <w:r w:rsidRPr="0064290F">
        <w:fldChar w:fldCharType="separate"/>
      </w:r>
      <w:r w:rsidRPr="0064290F">
        <w:t>(</w:t>
      </w:r>
      <w:proofErr w:type="spellStart"/>
      <w:r w:rsidRPr="0064290F">
        <w:t>Gerardi</w:t>
      </w:r>
      <w:proofErr w:type="spellEnd"/>
      <w:r w:rsidRPr="0064290F">
        <w:t xml:space="preserve">, </w:t>
      </w:r>
      <w:proofErr w:type="spellStart"/>
      <w:r w:rsidRPr="0064290F">
        <w:t>Rothbaum</w:t>
      </w:r>
      <w:proofErr w:type="spellEnd"/>
      <w:r w:rsidRPr="0064290F">
        <w:t xml:space="preserve">, </w:t>
      </w:r>
      <w:proofErr w:type="spellStart"/>
      <w:r w:rsidRPr="0064290F">
        <w:t>Ressler</w:t>
      </w:r>
      <w:proofErr w:type="spellEnd"/>
      <w:r w:rsidRPr="0064290F">
        <w:t xml:space="preserve">, </w:t>
      </w:r>
      <w:proofErr w:type="spellStart"/>
      <w:r w:rsidRPr="0064290F">
        <w:t>Heekin</w:t>
      </w:r>
      <w:proofErr w:type="spellEnd"/>
      <w:r w:rsidRPr="0064290F">
        <w:t>, &amp; Rizzo, 2008)</w:t>
      </w:r>
      <w:r w:rsidRPr="0064290F">
        <w:fldChar w:fldCharType="end"/>
      </w:r>
      <w:r w:rsidRPr="0064290F">
        <w:t>.</w:t>
      </w:r>
    </w:p>
    <w:p w14:paraId="47064836" w14:textId="77777777" w:rsidR="00C42662" w:rsidRPr="0064290F" w:rsidRDefault="00C42662" w:rsidP="00C42662">
      <w:pPr>
        <w:pStyle w:val="text"/>
      </w:pPr>
      <w:r w:rsidRPr="0064290F">
        <w:t>The stimulus alternated between task periods and rest periods, which lasted for 30 seconds each. During the rest period, the subject’s perspective moved along fixed paths through the virtual town (</w:t>
      </w:r>
      <w:r w:rsidRPr="0064290F">
        <w:fldChar w:fldCharType="begin"/>
      </w:r>
      <w:r w:rsidRPr="0064290F">
        <w:instrText xml:space="preserve"> REF _Ref270180483 \h </w:instrText>
      </w:r>
      <w:r w:rsidRPr="0064290F">
        <w:fldChar w:fldCharType="separate"/>
      </w:r>
      <w:r w:rsidRPr="0064290F">
        <w:t xml:space="preserve">Figure </w:t>
      </w:r>
      <w:r>
        <w:rPr>
          <w:noProof/>
        </w:rPr>
        <w:t>10</w:t>
      </w:r>
      <w:r w:rsidRPr="0064290F">
        <w:fldChar w:fldCharType="end"/>
      </w:r>
      <w:r w:rsidRPr="0064290F">
        <w:t xml:space="preserve">b). During the task period, the subject’s perspective </w:t>
      </w:r>
      <w:r w:rsidRPr="0064290F">
        <w:lastRenderedPageBreak/>
        <w:t>was stationary, but a large group of characters randomly milled around the scene while avoiding collisions with each other (</w:t>
      </w:r>
      <w:r w:rsidRPr="0064290F">
        <w:fldChar w:fldCharType="begin"/>
      </w:r>
      <w:r w:rsidRPr="0064290F">
        <w:instrText xml:space="preserve"> REF _Ref270180483 \h </w:instrText>
      </w:r>
      <w:r w:rsidRPr="0064290F">
        <w:fldChar w:fldCharType="separate"/>
      </w:r>
      <w:r w:rsidRPr="0064290F">
        <w:t xml:space="preserve">Figure </w:t>
      </w:r>
      <w:r>
        <w:rPr>
          <w:noProof/>
        </w:rPr>
        <w:t>10</w:t>
      </w:r>
      <w:r w:rsidRPr="0064290F">
        <w:fldChar w:fldCharType="end"/>
      </w:r>
      <w:r w:rsidRPr="0064290F">
        <w:t xml:space="preserve">a). </w:t>
      </w:r>
    </w:p>
    <w:p w14:paraId="570D1D94" w14:textId="77777777" w:rsidR="00C42662" w:rsidRPr="0064290F" w:rsidRDefault="00C42662" w:rsidP="00C42662">
      <w:pPr>
        <w:pStyle w:val="text"/>
      </w:pPr>
      <w:r w:rsidRPr="0064290F">
        <w:t>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target 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A correct button press caused the target character to immediately holster their weapon, providing feedback to the subject.</w:t>
      </w:r>
    </w:p>
    <w:p w14:paraId="2D348810" w14:textId="77777777" w:rsidR="00C42662" w:rsidRPr="0064290F" w:rsidRDefault="00C42662" w:rsidP="00C42662">
      <w:pPr>
        <w:pStyle w:val="text"/>
      </w:pPr>
      <w:r w:rsidRPr="0064290F">
        <w:t xml:space="preserve">Difficulty of the task was be controlled by adjusting the type of firearm the characters drew (pistol, rifle, or rocket-propelled grenade launcher), the distance of the character from the subject’s perspective, and the duration that the firearm was presented for. Extensive subject response data and target visibility information was written out to an XML file during game </w:t>
      </w:r>
      <w:proofErr w:type="gramStart"/>
      <w:r w:rsidRPr="0064290F">
        <w:t>play which</w:t>
      </w:r>
      <w:proofErr w:type="gramEnd"/>
      <w:r w:rsidRPr="0064290F">
        <w:t xml:space="preserve"> allowed us to determine the relationship between these parameters and the subject’s probability of success. We found a considerable amount of variability in the subject’s performance was explained by what we call total visibility: the visible area of the object to be detected in pixels integrated in time across the duration of its presentation (with the resulting units being pixel-seconds). Therefore, we calculated total visibility in real time to adjust the presentation period of the firearm. This allowed us to compensate for the variance introduced by partial and total occlusion of the firearm caused by the randomly moving characters. To create a single difficulty control, we held the type of firearm constant and linked total visibility to presentation distance, i.e., for a </w:t>
      </w:r>
      <w:r w:rsidRPr="0064290F">
        <w:lastRenderedPageBreak/>
        <w:t xml:space="preserve">difficult </w:t>
      </w:r>
      <w:proofErr w:type="gramStart"/>
      <w:r w:rsidRPr="0064290F">
        <w:t>trial,</w:t>
      </w:r>
      <w:proofErr w:type="gramEnd"/>
      <w:r w:rsidRPr="0064290F">
        <w:t xml:space="preserve"> the character would be presented further away and with a smaller total visibility.</w:t>
      </w:r>
    </w:p>
    <w:p w14:paraId="5354AAB9" w14:textId="77777777" w:rsidR="00C42662" w:rsidRPr="0064290F" w:rsidRDefault="00C42662" w:rsidP="00C42662">
      <w:pPr>
        <w:pStyle w:val="text"/>
      </w:pPr>
      <w:r w:rsidRPr="0064290F">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14:paraId="72265E09" w14:textId="77777777" w:rsidR="00C42662" w:rsidRPr="0064290F" w:rsidRDefault="00C42662" w:rsidP="00C42662">
      <w:pPr>
        <w:pStyle w:val="text"/>
      </w:pPr>
      <w:r w:rsidRPr="0064290F">
        <w:t>The task and difficulty parameters were designed to limit the correlation between low-level visual cues and task difficulty. Although the distance of the character selected to draw a firearm varied with difficulty, the average distance, density, and speed of the characters remained the same in all difficulty settings. The character with the firearm moved and behaved exactly like the other characters. The only difference between the difficulty settings is the size and location of the firearm itself, which has a very small size and contrast compared to the entire scene.</w:t>
      </w:r>
    </w:p>
    <w:p w14:paraId="44F26F83" w14:textId="77777777" w:rsidR="00C42662" w:rsidRPr="0064290F" w:rsidRDefault="00C42662" w:rsidP="00C42662">
      <w:pPr>
        <w:pStyle w:val="Heading4"/>
      </w:pPr>
      <w:r w:rsidRPr="0064290F">
        <w:t>MRI</w:t>
      </w:r>
    </w:p>
    <w:p w14:paraId="23ACD254" w14:textId="77777777" w:rsidR="00C42662" w:rsidRPr="0064290F" w:rsidRDefault="00C42662" w:rsidP="00C42662">
      <w:pPr>
        <w:pStyle w:val="text"/>
      </w:pPr>
      <w:r w:rsidRPr="0064290F">
        <w:t xml:space="preserve">MRI data was collected on a Siemens </w:t>
      </w:r>
      <w:proofErr w:type="spellStart"/>
      <w:r w:rsidRPr="0064290F">
        <w:t>Skyra</w:t>
      </w:r>
      <w:proofErr w:type="spellEnd"/>
      <w:r w:rsidRPr="0064290F">
        <w:t xml:space="preserve"> 3T scanner. Compared to our previous work, this scanner allowed us to collect higher resolution data over a larger area of the brain without overheating; we could also collect more runs per session (see below). Four subjects participated in the experiments after giving informed consent under a human-subjects protocol approved by the UT Austin IRB.</w:t>
      </w:r>
    </w:p>
    <w:p w14:paraId="380D9CE9" w14:textId="77777777" w:rsidR="00C42662" w:rsidRPr="0064290F" w:rsidRDefault="00C42662" w:rsidP="00E00CDB">
      <w:pPr>
        <w:pStyle w:val="Heading4"/>
      </w:pPr>
      <w:r w:rsidRPr="0064290F">
        <w:lastRenderedPageBreak/>
        <w:t>Anatomy</w:t>
      </w:r>
    </w:p>
    <w:p w14:paraId="7D49598D" w14:textId="77777777" w:rsidR="00C42662" w:rsidRPr="0064290F" w:rsidRDefault="00C42662" w:rsidP="00E00CDB">
      <w:pPr>
        <w:pStyle w:val="text"/>
      </w:pPr>
      <w:r w:rsidRPr="0064290F">
        <w:t xml:space="preserve">High-resolution anatomy scans were collected for each subject. Automatic cortical segmentation and surface extraction was performed on these volumes using the </w:t>
      </w:r>
      <w:proofErr w:type="spellStart"/>
      <w:r w:rsidRPr="0064290F">
        <w:t>Freesurfer</w:t>
      </w:r>
      <w:proofErr w:type="spellEnd"/>
      <w:r w:rsidRPr="0064290F">
        <w:t xml:space="preserve"> image analysis suite, which is documented and freely available online (</w:t>
      </w:r>
      <w:hyperlink r:id="rId25" w:history="1">
        <w:r w:rsidRPr="0064290F">
          <w:t>http://surfer.nmr.mgh.harvard.edu</w:t>
        </w:r>
      </w:hyperlink>
      <w:r w:rsidRPr="0064290F">
        <w:t>).</w:t>
      </w:r>
    </w:p>
    <w:p w14:paraId="01FD7E4C" w14:textId="77777777" w:rsidR="00C42662" w:rsidRPr="0064290F" w:rsidRDefault="00C42662" w:rsidP="00E00CDB">
      <w:pPr>
        <w:pStyle w:val="Heading4"/>
      </w:pPr>
      <w:r w:rsidRPr="0064290F">
        <w:t>Functional</w:t>
      </w:r>
    </w:p>
    <w:p w14:paraId="74E2D7B0" w14:textId="77777777" w:rsidR="00C42662" w:rsidRPr="0064290F" w:rsidRDefault="00C42662" w:rsidP="00E00CDB">
      <w:pPr>
        <w:pStyle w:val="text"/>
      </w:pPr>
      <w:r w:rsidRPr="0064290F">
        <w:t xml:space="preserve">Functional data was collected using the Siemens product EPI sequence with grappa acceleration factor 3, 2 mm isometric voxels, 60 slices, and TR = 2.5 s. The prescription covered the whole brain and was oriented along the AC-PC axis. During each acquisition session, 8 runs were collected. Each run consisted of 8 alternations between 30-second task and rest periods for a total length of 6 minutes and 144 volumes. Motion correction and slice timing correction was performed using </w:t>
      </w:r>
      <w:proofErr w:type="spellStart"/>
      <w:r w:rsidRPr="0064290F">
        <w:t>mrVista</w:t>
      </w:r>
      <w:proofErr w:type="spellEnd"/>
      <w:r w:rsidRPr="0064290F">
        <w:t>, which is documented and freely available online (</w:t>
      </w:r>
      <w:hyperlink r:id="rId26" w:history="1">
        <w:r w:rsidRPr="0064290F">
          <w:t>http://white.stanford.edu/software</w:t>
        </w:r>
      </w:hyperlink>
      <w:r w:rsidRPr="0064290F">
        <w:t>).</w:t>
      </w:r>
    </w:p>
    <w:p w14:paraId="3D796FFA" w14:textId="77777777" w:rsidR="00C42662" w:rsidRPr="0064290F" w:rsidRDefault="00C42662" w:rsidP="00E00CDB">
      <w:pPr>
        <w:pStyle w:val="Heading4"/>
      </w:pPr>
      <w:r w:rsidRPr="0064290F">
        <w:t>Resting State</w:t>
      </w:r>
    </w:p>
    <w:p w14:paraId="76C9B018" w14:textId="77777777" w:rsidR="00C42662" w:rsidRPr="0064290F" w:rsidRDefault="00C42662" w:rsidP="00E00CDB">
      <w:pPr>
        <w:pStyle w:val="text"/>
      </w:pPr>
      <w:r w:rsidRPr="0064290F">
        <w:t xml:space="preserve">Resting state data was collected using similar acquisition parameters. During each session, six 6-minute duration runs were collected. Motion correction and slice timing correction were again performed using </w:t>
      </w:r>
      <w:proofErr w:type="spellStart"/>
      <w:r w:rsidRPr="0064290F">
        <w:t>mrVista</w:t>
      </w:r>
      <w:proofErr w:type="spellEnd"/>
      <w:r w:rsidRPr="0064290F">
        <w:t xml:space="preserve">. </w:t>
      </w:r>
    </w:p>
    <w:p w14:paraId="32758699" w14:textId="77777777" w:rsidR="00C42662" w:rsidRPr="0064290F" w:rsidRDefault="00C42662" w:rsidP="00E00CDB">
      <w:pPr>
        <w:pStyle w:val="text"/>
      </w:pPr>
      <w:r w:rsidRPr="0064290F">
        <w:t>ICA extraction was performed using the MELODIC tool from the FSL analysis suite (</w:t>
      </w:r>
      <w:hyperlink r:id="rId27" w:history="1">
        <w:r w:rsidRPr="0064290F">
          <w:t>http://fsl.fmrib.ox.ac.uk</w:t>
        </w:r>
      </w:hyperlink>
      <w:r w:rsidRPr="0064290F">
        <w:t xml:space="preserve">). MELODIC was configured to extract 70 components based on the findings of </w:t>
      </w:r>
      <w:r w:rsidRPr="0064290F">
        <w:fldChar w:fldCharType="begin" w:fldLock="1"/>
      </w:r>
      <w:r w:rsidRPr="0064290F">
        <w:instrText>ADDIN CSL_CITATION { "citationItems" : [ { "id" : "ITEM-1", "itemData" : { "DOI" : "10.3389/fnins.2013.00237", "ISSN" : "1662-4548", "PMID" : "24339802", "abstract" : "Independent component analysis (ICA) has become a widely used method for extracting functional networks in the brain during rest and task. Historically, preferred ICA dimensionality has widely varied within the neuroimaging community, but typically varies between 20 and 100 components. This can be problematic when comparing results across multiple studies because of the impact ICA dimensionality has on the topology of its resultant components. Recent studies have demonstrated that ICA can be applied to peak activation coordinates archived in a large neuroimaging database (i.e., BrainMap Database) to yield whole-brain task-based co-activation networks. A strength of applying ICA to BrainMap data is that the vast amount of metadata in BrainMap can be used to quantitatively assess tasks and cognitive processes contributing to each component. In this study, we investigated the effect of model order on the distribution of functional properties across networks as a method for identifying the most informative decompositions of BrainMap-based ICA components. Our findings suggest dimensionality of 20 for low model order ICA to examine large-scale brain networks, and dimensionality of 70 to provide insight into how large-scale networks fractionate into sub-networks. We also provide a functional and organizational assessment of visual, motor, emotion, and interoceptive task co-activation networks as they fractionate from low to high model-orders.", "author" : [ { "dropping-particle" : "", "family" : "Ray", "given" : "Kimberly L", "non-dropping-particle" : "", "parse-names" : false, "suffix" : "" }, { "dropping-particle" : "", "family" : "McKay", "given" : "D Reese", "non-dropping-particle" : "", "parse-names" : false, "suffix" : "" }, { "dropping-particle" : "", "family" : "Fox", "given" : "Peter M", "non-dropping-particle" : "", "parse-names" : false, "suffix" : "" }, { "dropping-particle" : "", "family" : "Riedel", "given" : "Michael C", "non-dropping-particle" : "", "parse-names" : false, "suffix" : "" }, { "dropping-particle" : "", "family" : "Uecker", "given" : "Angela M",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dropping-particle" : "", "family" : "Laird", "given" : "Angela R", "non-dropping-particle" : "", "parse-names" : false, "suffix" : "" } ], "container-title" : "Frontiers in neuroscience", "id" : "ITEM-1", "issue" : "December", "issued" : { "date-parts" : [ [ "2013", "1" ] ] }, "page" : "237", "title" : "ICA model order selection of task co-activation networks.", "type" : "article-journal", "volume" : "7" }, "uris" : [ "http://www.mendeley.com/documents/?uuid=2801a1e8-d3ba-4f75-ac75-9e8d7ac308b3" ] } ], "mendeley" : { "manualFormatting" : "Ray et al. (2013)", "previouslyFormattedCitation" : "(Ray et al., 2013)" }, "properties" : { "noteIndex" : 0 }, "schema" : "https://github.com/citation-style-language/schema/raw/master/csl-citation.json" }</w:instrText>
      </w:r>
      <w:r w:rsidRPr="0064290F">
        <w:fldChar w:fldCharType="separate"/>
      </w:r>
      <w:r w:rsidRPr="0064290F">
        <w:t>Ray et al. (2013)</w:t>
      </w:r>
      <w:r w:rsidRPr="0064290F">
        <w:fldChar w:fldCharType="end"/>
      </w:r>
      <w:r w:rsidRPr="0064290F">
        <w:t xml:space="preserve">. The resulting independent components were analyzed by hand to determine whether they appeared to be physiological noise, motion artifacts, or ICNs. Those identified as ICNs were also given semantic labels as outlined in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w:t>
      </w:r>
    </w:p>
    <w:p w14:paraId="61B97B6A" w14:textId="77777777" w:rsidR="00C42662" w:rsidRPr="0064290F" w:rsidRDefault="00C42662" w:rsidP="00E00CDB">
      <w:pPr>
        <w:pStyle w:val="Heading4"/>
      </w:pPr>
      <w:r w:rsidRPr="0064290F">
        <w:lastRenderedPageBreak/>
        <w:t>Machine Learning</w:t>
      </w:r>
    </w:p>
    <w:p w14:paraId="23C07790" w14:textId="77777777" w:rsidR="00C42662" w:rsidRPr="0064290F" w:rsidRDefault="00C42662" w:rsidP="00E00CDB">
      <w:pPr>
        <w:pStyle w:val="text"/>
      </w:pPr>
      <w:r w:rsidRPr="0064290F">
        <w:t xml:space="preserve">Task difficulty was estimated for each frame using the target distance and total visibility information recorded during fMRI data acquisition along with the subject’s psychophysics curve. This continuous measure of task difficulty was then binned into 3 groups of equal size, i.e., each bin contained the same number of frames rather than being equal in width. We refer to these groups as easy, medium, and hard frames. These are the target </w:t>
      </w:r>
      <w:proofErr w:type="gramStart"/>
      <w:r w:rsidRPr="0064290F">
        <w:t>classes which</w:t>
      </w:r>
      <w:proofErr w:type="gramEnd"/>
      <w:r w:rsidRPr="0064290F">
        <w:t xml:space="preserve"> our machine learning algorithms were trained to classify.</w:t>
      </w:r>
    </w:p>
    <w:p w14:paraId="29B791ED" w14:textId="77777777" w:rsidR="00C42662" w:rsidRPr="0064290F" w:rsidRDefault="00C42662" w:rsidP="00E00CDB">
      <w:pPr>
        <w:pStyle w:val="text"/>
      </w:pPr>
      <w:r w:rsidRPr="0064290F">
        <w:t xml:space="preserve">We explored classifying these targets using whole-brain data as well as single ICNs. For single ICNs, masks were calculated by MELODIC and applied to the data before further processing. We selected 5 ICNs related to bottom-up attention and vision. We also selected 2 masks associated with physiological noise and motion artifacts as a sanity check. </w:t>
      </w:r>
    </w:p>
    <w:p w14:paraId="0265F6EF" w14:textId="77777777" w:rsidR="00C42662" w:rsidRPr="0064290F" w:rsidRDefault="00C42662" w:rsidP="00E00CDB">
      <w:pPr>
        <w:pStyle w:val="text"/>
      </w:pPr>
      <w:r w:rsidRPr="0064290F">
        <w:t xml:space="preserve">Task relevant voxels were selected using an ANOVA approach </w:t>
      </w:r>
      <w:r w:rsidRPr="0064290F">
        <w:fldChar w:fldCharType="begin" w:fldLock="1"/>
      </w:r>
      <w:r w:rsidRPr="0064290F">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previouslyFormattedCitation" : "(Scheffe, 1959)" }, "properties" : { "noteIndex" : 0 }, "schema" : "https://github.com/citation-style-language/schema/raw/master/csl-citation.json" }</w:instrText>
      </w:r>
      <w:r w:rsidRPr="0064290F">
        <w:fldChar w:fldCharType="separate"/>
      </w:r>
      <w:r w:rsidRPr="0064290F">
        <w:t>(</w:t>
      </w:r>
      <w:proofErr w:type="spellStart"/>
      <w:r w:rsidRPr="0064290F">
        <w:t>Scheffe</w:t>
      </w:r>
      <w:proofErr w:type="spellEnd"/>
      <w:r w:rsidRPr="0064290F">
        <w:t>, 1959)</w:t>
      </w:r>
      <w:r w:rsidRPr="0064290F">
        <w:fldChar w:fldCharType="end"/>
      </w:r>
      <w:r w:rsidRPr="0064290F">
        <w:t>. A single factor ANOVA analysis was performed independently on each voxel with the factor being whether the sample was recorded during a rest period or a task period. Voxels were then sorted based on their resulting F-test score and the first 3,000 voxels were selected for whole-brain data and the first 1,000 voxels were selected for ICNs. This served to reduce the dimensionality of the learning problem and thereby improve both training time and classifier performance.</w:t>
      </w:r>
    </w:p>
    <w:p w14:paraId="1CBEED64" w14:textId="77777777" w:rsidR="00C42662" w:rsidRPr="0064290F" w:rsidRDefault="00C42662" w:rsidP="00E00CDB">
      <w:pPr>
        <w:pStyle w:val="text"/>
      </w:pPr>
      <w:r w:rsidRPr="0064290F">
        <w:t xml:space="preserve">The time series from these task relevant voxels and their associated difficulty targets were used to train a variety of machine learning algorithms. We found that the feed forward neural network (NN; </w:t>
      </w:r>
      <w:r w:rsidRPr="0064290F">
        <w:fldChar w:fldCharType="begin" w:fldLock="1"/>
      </w:r>
      <w:r w:rsidRPr="0064290F">
        <w:instrText>ADDIN CSL_CITATION { "citationItems" : [ { "id" : "ITEM-1", "itemData" : { "DOI" : "10.1109/2.485891", "ISSN" : "00189162", "author" : [ { "dropping-particle" : "", "family" : "Jain", "given" : "A.K.", "non-dropping-particle" : "", "parse-names" : false, "suffix" : "" }, { "dropping-particle" : "", "family" : "Mohiuddin", "given" : "K.M.", "non-dropping-particle" : "", "parse-names" : false, "suffix" : "" } ], "container-title" : "Computer", "id" : "ITEM-1", "issue" : "3", "issued" : { "date-parts" : [ [ "1996", "3" ] ] }, "page" : "31-44", "title" : "Artificial neural networks: a tutorial", "type" : "article-journal", "volume" : "29" }, "uris" : [ "http://www.mendeley.com/documents/?uuid=5396e09f-cfac-47a5-821e-5580bde5f71f" ] } ], "mendeley" : { "manualFormatting" : "Jain &amp; Mohiuddin, 1996)", "previouslyFormattedCitation" : "(Jain &amp; Mohiuddin, 1996)" }, "properties" : { "noteIndex" : 0 }, "schema" : "https://github.com/citation-style-language/schema/raw/master/csl-citation.json" }</w:instrText>
      </w:r>
      <w:r w:rsidRPr="0064290F">
        <w:fldChar w:fldCharType="separate"/>
      </w:r>
      <w:r w:rsidRPr="0064290F">
        <w:t xml:space="preserve">Jain &amp; </w:t>
      </w:r>
      <w:proofErr w:type="spellStart"/>
      <w:r w:rsidRPr="0064290F">
        <w:t>Mohiuddin</w:t>
      </w:r>
      <w:proofErr w:type="spellEnd"/>
      <w:r w:rsidRPr="0064290F">
        <w:t>, 1996)</w:t>
      </w:r>
      <w:r w:rsidRPr="0064290F">
        <w:fldChar w:fldCharType="end"/>
      </w:r>
      <w:r w:rsidRPr="0064290F">
        <w:t xml:space="preserve"> had the best performance in this domain closely followed by the support vector machine (SVM; </w:t>
      </w:r>
      <w:r w:rsidRPr="0064290F">
        <w:fldChar w:fldCharType="begin" w:fldLock="1"/>
      </w:r>
      <w:r w:rsidRPr="0064290F">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mendeley" : { "manualFormatting" : "Cortes &amp; Vapnik, 1995)", "previouslyFormattedCitation" : "(Cortes &amp; Vapnik, 1995)" }, "properties" : { "noteIndex" : 0 }, "schema" : "https://github.com/citation-style-language/schema/raw/master/csl-citation.json" }</w:instrText>
      </w:r>
      <w:r w:rsidRPr="0064290F">
        <w:fldChar w:fldCharType="separate"/>
      </w:r>
      <w:r w:rsidRPr="0064290F">
        <w:t xml:space="preserve">Cortes &amp; </w:t>
      </w:r>
      <w:proofErr w:type="spellStart"/>
      <w:r w:rsidRPr="0064290F">
        <w:t>Vapnik</w:t>
      </w:r>
      <w:proofErr w:type="spellEnd"/>
      <w:r w:rsidRPr="0064290F">
        <w:t>, 1995)</w:t>
      </w:r>
      <w:r w:rsidRPr="0064290F">
        <w:fldChar w:fldCharType="end"/>
      </w:r>
      <w:r w:rsidRPr="0064290F">
        <w:t xml:space="preserve">. Based on these findings, we will primarily focus on the results from the NN. Classifier accuracy was estimated using cross-validation </w:t>
      </w:r>
      <w:r w:rsidRPr="0064290F">
        <w:fldChar w:fldCharType="begin" w:fldLock="1"/>
      </w:r>
      <w:r w:rsidRPr="0064290F">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previouslyFormattedCitation" : "(Kohavi, 1995)" }, "properties" : { "noteIndex" : 0 }, "schema" : "https://github.com/citation-style-language/schema/raw/master/csl-citation.json" }</w:instrText>
      </w:r>
      <w:r w:rsidRPr="0064290F">
        <w:fldChar w:fldCharType="separate"/>
      </w:r>
      <w:r w:rsidRPr="0064290F">
        <w:t>(</w:t>
      </w:r>
      <w:proofErr w:type="spellStart"/>
      <w:r w:rsidRPr="0064290F">
        <w:t>Kohavi</w:t>
      </w:r>
      <w:proofErr w:type="spellEnd"/>
      <w:r w:rsidRPr="0064290F">
        <w:t>, 1995)</w:t>
      </w:r>
      <w:r w:rsidRPr="0064290F">
        <w:fldChar w:fldCharType="end"/>
      </w:r>
      <w:r w:rsidRPr="0064290F">
        <w:t xml:space="preserve">. In our previous </w:t>
      </w:r>
      <w:r w:rsidRPr="0064290F">
        <w:lastRenderedPageBreak/>
        <w:t xml:space="preserve">work we found that splitting the folds across the runs greatly reduced the bias of the performance estimate and therefore we used 8-fold cross-validation. P-values were estimated using a permutation test </w:t>
      </w:r>
      <w:r w:rsidRPr="0064290F">
        <w:fldChar w:fldCharType="begin" w:fldLock="1"/>
      </w:r>
      <w:r w:rsidRPr="0064290F">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previouslyFormattedCitation" : "(Ojala &amp; Garriga, 2010)" }, "properties" : { "noteIndex" : 0 }, "schema" : "https://github.com/citation-style-language/schema/raw/master/csl-citation.json" }</w:instrText>
      </w:r>
      <w:r w:rsidRPr="0064290F">
        <w:fldChar w:fldCharType="separate"/>
      </w:r>
      <w:r w:rsidRPr="0064290F">
        <w:t>(</w:t>
      </w:r>
      <w:proofErr w:type="spellStart"/>
      <w:r w:rsidRPr="0064290F">
        <w:t>Ojala</w:t>
      </w:r>
      <w:proofErr w:type="spellEnd"/>
      <w:r w:rsidRPr="0064290F">
        <w:t xml:space="preserve"> &amp; </w:t>
      </w:r>
      <w:proofErr w:type="spellStart"/>
      <w:r w:rsidRPr="0064290F">
        <w:t>Garriga</w:t>
      </w:r>
      <w:proofErr w:type="spellEnd"/>
      <w:r w:rsidRPr="0064290F">
        <w:t>, 2010)</w:t>
      </w:r>
      <w:r w:rsidRPr="0064290F">
        <w:fldChar w:fldCharType="end"/>
      </w:r>
      <w:r w:rsidRPr="0064290F">
        <w:t>.</w:t>
      </w:r>
    </w:p>
    <w:p w14:paraId="63A5E281" w14:textId="77777777" w:rsidR="00C42662" w:rsidRPr="0064290F" w:rsidRDefault="00C42662" w:rsidP="00E00CDB">
      <w:pPr>
        <w:pStyle w:val="text"/>
      </w:pPr>
      <w:r w:rsidRPr="0064290F">
        <w:t xml:space="preserve">Sensitivity maps were constructed for each subject from neural networks trained on the whole-brain data and for each ICN (see our previous report; paper in preparation).  These sensitivity maps were projected onto the </w:t>
      </w:r>
      <w:proofErr w:type="spellStart"/>
      <w:r w:rsidRPr="0064290F">
        <w:t>Freesurfer</w:t>
      </w:r>
      <w:proofErr w:type="spellEnd"/>
      <w:r w:rsidRPr="0064290F">
        <w:t xml:space="preserve"> generated cortical surfaces for visualization.</w:t>
      </w:r>
    </w:p>
    <w:p w14:paraId="6DEF6326" w14:textId="77777777" w:rsidR="00C42662" w:rsidRPr="0064290F" w:rsidRDefault="00C42662" w:rsidP="00E00CDB">
      <w:pPr>
        <w:pStyle w:val="Heading3"/>
      </w:pPr>
      <w:r w:rsidRPr="0064290F">
        <w:t>Results</w:t>
      </w:r>
    </w:p>
    <w:p w14:paraId="13BBA56A" w14:textId="77777777" w:rsidR="00C42662" w:rsidRPr="0064290F" w:rsidRDefault="00C42662" w:rsidP="00E00CDB">
      <w:pPr>
        <w:pStyle w:val="Heading4"/>
      </w:pPr>
      <w:r w:rsidRPr="0064290F">
        <w:t>Psychophysics</w:t>
      </w:r>
    </w:p>
    <w:p w14:paraId="20C589AF" w14:textId="77777777" w:rsidR="00C42662" w:rsidRPr="0064290F" w:rsidRDefault="00C42662" w:rsidP="00E00CDB">
      <w:pPr>
        <w:pStyle w:val="text"/>
      </w:pPr>
      <w:r w:rsidRPr="0064290F">
        <w:t xml:space="preserve">The aggregate psychophysics plots for each subject are presented in </w:t>
      </w:r>
      <w:r w:rsidRPr="0064290F">
        <w:fldChar w:fldCharType="begin"/>
      </w:r>
      <w:r w:rsidRPr="0064290F">
        <w:instrText xml:space="preserve"> REF _Ref396398933 \h </w:instrText>
      </w:r>
      <w:r w:rsidRPr="0064290F">
        <w:fldChar w:fldCharType="separate"/>
      </w:r>
      <w:r w:rsidRPr="0064290F">
        <w:t xml:space="preserve">Figure </w:t>
      </w:r>
      <w:r>
        <w:rPr>
          <w:noProof/>
        </w:rPr>
        <w:t>11</w:t>
      </w:r>
      <w:r w:rsidRPr="0064290F">
        <w:fldChar w:fldCharType="end"/>
      </w:r>
      <w:r w:rsidRPr="0064290F">
        <w:t xml:space="preserve">. These measurements include total visibility correction. Confidence intervals were calculated using the </w:t>
      </w:r>
      <w:proofErr w:type="spellStart"/>
      <w:r w:rsidRPr="0064290F">
        <w:t>Clopper</w:t>
      </w:r>
      <w:proofErr w:type="spellEnd"/>
      <w:r w:rsidRPr="0064290F">
        <w:t xml:space="preserve">-Pearson method for binomial random variables </w:t>
      </w:r>
      <w:r w:rsidRPr="0064290F">
        <w:fldChar w:fldCharType="begin" w:fldLock="1"/>
      </w:r>
      <w:r w:rsidRPr="0064290F">
        <w:instrText>ADDIN CSL_CITATION { "citationItems" : [ { "id" : "ITEM-1", "itemData" : { "author" : [ { "dropping-particle" : "", "family" : "Clopper", "given" : "C J", "non-dropping-particle" : "", "parse-names" : false, "suffix" : "" }, { "dropping-particle" : "", "family" : "Pearson", "given" : "Egon S", "non-dropping-particle" : "", "parse-names" : false, "suffix" : "" } ], "container-title" : "Biometrika", "id" : "ITEM-1", "issued" : { "date-parts" : [ [ "1934" ] ] }, "page" : "404-413", "publisher" : "JSTOR", "title" : "The use of confidence or fiducial limits illustrated in the case of the binomial", "type" : "article-journal" }, "uris" : [ "http://www.mendeley.com/documents/?uuid=20d3f632-cf14-4e27-9798-5bd8b3cfb41b" ] } ], "mendeley" : { "previouslyFormattedCitation" : "(Clopper &amp; Pearson, 1934)" }, "properties" : { "noteIndex" : 0 }, "schema" : "https://github.com/citation-style-language/schema/raw/master/csl-citation.json" }</w:instrText>
      </w:r>
      <w:r w:rsidRPr="0064290F">
        <w:fldChar w:fldCharType="separate"/>
      </w:r>
      <w:r w:rsidRPr="0064290F">
        <w:t>(</w:t>
      </w:r>
      <w:proofErr w:type="spellStart"/>
      <w:r w:rsidRPr="0064290F">
        <w:t>Clopper</w:t>
      </w:r>
      <w:proofErr w:type="spellEnd"/>
      <w:r w:rsidRPr="0064290F">
        <w:t xml:space="preserve"> &amp; Pearson, 1934)</w:t>
      </w:r>
      <w:r w:rsidRPr="0064290F">
        <w:fldChar w:fldCharType="end"/>
      </w:r>
      <w:r w:rsidRPr="0064290F">
        <w:t>. Although some variability is present between subjects and within difficulty settings, all of the curves have a significant downward trend as the difficulty increases.</w:t>
      </w:r>
    </w:p>
    <w:p w14:paraId="553FBE90" w14:textId="77777777" w:rsidR="00C42662" w:rsidRPr="0064290F" w:rsidRDefault="00C42662" w:rsidP="00C42662">
      <w:r w:rsidRPr="0064290F">
        <w:lastRenderedPageBreak/>
        <w:drawing>
          <wp:inline distT="0" distB="0" distL="0" distR="0" wp14:anchorId="432019DC" wp14:editId="418CE317">
            <wp:extent cx="5486400" cy="3291840"/>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figur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97E78CD" w14:textId="77777777" w:rsidR="00C42662" w:rsidRPr="0064290F" w:rsidRDefault="00C42662" w:rsidP="00E00CDB">
      <w:pPr>
        <w:pStyle w:val="Heading8"/>
      </w:pPr>
      <w:bookmarkStart w:id="11" w:name="_Ref396398933"/>
      <w:proofErr w:type="gramStart"/>
      <w:r w:rsidRPr="0064290F">
        <w:t xml:space="preserve">Figure </w:t>
      </w:r>
      <w:fldSimple w:instr=" SEQ Figure \* ARABIC ">
        <w:r>
          <w:rPr>
            <w:noProof/>
          </w:rPr>
          <w:t>11</w:t>
        </w:r>
      </w:fldSimple>
      <w:bookmarkEnd w:id="11"/>
      <w:r w:rsidRPr="0064290F">
        <w:t>.</w:t>
      </w:r>
      <w:proofErr w:type="gramEnd"/>
      <w:r w:rsidRPr="0064290F">
        <w:t xml:space="preserve"> Aggregate psychophysics plots for each subject. These measurements include total visibility correction.</w:t>
      </w:r>
    </w:p>
    <w:p w14:paraId="53ED05D2" w14:textId="77777777" w:rsidR="00C42662" w:rsidRPr="0064290F" w:rsidRDefault="00C42662" w:rsidP="00E00CDB">
      <w:pPr>
        <w:pStyle w:val="Heading4"/>
      </w:pPr>
      <w:r w:rsidRPr="0064290F">
        <w:t>Machine Learning</w:t>
      </w:r>
    </w:p>
    <w:p w14:paraId="47052FB7" w14:textId="77777777" w:rsidR="00C42662" w:rsidRPr="0064290F" w:rsidRDefault="00C42662" w:rsidP="00E00CDB">
      <w:pPr>
        <w:pStyle w:val="text"/>
      </w:pPr>
      <w:r w:rsidRPr="0064290F">
        <w:t xml:space="preserve">Individual cross-validated accuracy for the NN and SVM using task-relevant feature selection on whole-brain data is presented in </w:t>
      </w:r>
      <w:r w:rsidRPr="0064290F">
        <w:fldChar w:fldCharType="begin"/>
      </w:r>
      <w:r w:rsidRPr="0064290F">
        <w:instrText xml:space="preserve"> REF _Ref396399612 \h </w:instrText>
      </w:r>
      <w:r w:rsidRPr="0064290F">
        <w:fldChar w:fldCharType="separate"/>
      </w:r>
      <w:r w:rsidRPr="0064290F">
        <w:t xml:space="preserve">Table </w:t>
      </w:r>
      <w:r>
        <w:rPr>
          <w:noProof/>
        </w:rPr>
        <w:t>1</w:t>
      </w:r>
      <w:r w:rsidRPr="0064290F">
        <w:fldChar w:fldCharType="end"/>
      </w:r>
      <w:r w:rsidRPr="0064290F">
        <w:t>. The average classification accuracy across all subjects and stimulus variants is 48%. The performance of all subjects is significantly above chance (p &lt; 0.05).</w:t>
      </w:r>
    </w:p>
    <w:p w14:paraId="2D0464EF" w14:textId="77777777" w:rsidR="00C42662" w:rsidRPr="0064290F" w:rsidRDefault="00C42662" w:rsidP="00E00CDB">
      <w:pPr>
        <w:pStyle w:val="Heading7"/>
      </w:pPr>
      <w:bookmarkStart w:id="12" w:name="_Ref396399612"/>
      <w:proofErr w:type="gramStart"/>
      <w:r w:rsidRPr="0064290F">
        <w:t xml:space="preserve">Table </w:t>
      </w:r>
      <w:fldSimple w:instr=" SEQ Table \* ARABIC ">
        <w:r>
          <w:rPr>
            <w:noProof/>
          </w:rPr>
          <w:t>1</w:t>
        </w:r>
      </w:fldSimple>
      <w:bookmarkEnd w:id="12"/>
      <w:r w:rsidRPr="0064290F">
        <w:t>.</w:t>
      </w:r>
      <w:proofErr w:type="gramEnd"/>
      <w:r w:rsidRPr="0064290F">
        <w:t xml:space="preserve"> Individual cross-validated accuracy for the NN across all </w:t>
      </w:r>
      <w:proofErr w:type="gramStart"/>
      <w:r w:rsidRPr="0064290F">
        <w:t>3 stimulus</w:t>
      </w:r>
      <w:proofErr w:type="gramEnd"/>
      <w:r w:rsidRPr="0064290F">
        <w:t xml:space="preserve"> variants.</w:t>
      </w:r>
    </w:p>
    <w:tbl>
      <w:tblPr>
        <w:tblStyle w:val="LightShading1"/>
        <w:tblW w:w="0" w:type="auto"/>
        <w:tblLook w:val="04A0" w:firstRow="1" w:lastRow="0" w:firstColumn="1" w:lastColumn="0" w:noHBand="0" w:noVBand="1"/>
      </w:tblPr>
      <w:tblGrid>
        <w:gridCol w:w="1220"/>
        <w:gridCol w:w="1138"/>
        <w:gridCol w:w="1202"/>
        <w:gridCol w:w="1216"/>
        <w:gridCol w:w="1216"/>
        <w:gridCol w:w="1216"/>
        <w:gridCol w:w="1216"/>
      </w:tblGrid>
      <w:tr w:rsidR="00C42662" w:rsidRPr="0064290F" w14:paraId="19A1606B"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1CA0FC6B" w14:textId="77777777" w:rsidR="00C42662" w:rsidRPr="0064290F" w:rsidRDefault="00C42662" w:rsidP="00C42662">
            <w:r w:rsidRPr="0064290F">
              <w:t>Stimulus Variant</w:t>
            </w:r>
          </w:p>
        </w:tc>
        <w:tc>
          <w:tcPr>
            <w:tcW w:w="2340" w:type="dxa"/>
            <w:gridSpan w:val="2"/>
          </w:tcPr>
          <w:p w14:paraId="6700554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no visibility control</w:t>
            </w:r>
          </w:p>
        </w:tc>
        <w:tc>
          <w:tcPr>
            <w:tcW w:w="2432" w:type="dxa"/>
            <w:gridSpan w:val="2"/>
          </w:tcPr>
          <w:p w14:paraId="12D599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Non-cued, visibility control</w:t>
            </w:r>
          </w:p>
        </w:tc>
        <w:tc>
          <w:tcPr>
            <w:tcW w:w="2432" w:type="dxa"/>
            <w:gridSpan w:val="2"/>
          </w:tcPr>
          <w:p w14:paraId="27739ED7"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visibility control</w:t>
            </w:r>
          </w:p>
        </w:tc>
      </w:tr>
      <w:tr w:rsidR="00C42662" w:rsidRPr="0064290F" w14:paraId="68FB871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5EFCB931" w14:textId="77777777" w:rsidR="00C42662" w:rsidRPr="0064290F" w:rsidRDefault="00C42662" w:rsidP="00C42662">
            <w:r w:rsidRPr="0064290F">
              <w:t>Subject</w:t>
            </w:r>
          </w:p>
        </w:tc>
        <w:tc>
          <w:tcPr>
            <w:tcW w:w="1138" w:type="dxa"/>
          </w:tcPr>
          <w:p w14:paraId="2059823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 xml:space="preserve"> A</w:t>
            </w:r>
          </w:p>
        </w:tc>
        <w:tc>
          <w:tcPr>
            <w:tcW w:w="1202" w:type="dxa"/>
          </w:tcPr>
          <w:p w14:paraId="24E543A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c>
          <w:tcPr>
            <w:tcW w:w="1216" w:type="dxa"/>
          </w:tcPr>
          <w:p w14:paraId="0A616F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A</w:t>
            </w:r>
          </w:p>
        </w:tc>
        <w:tc>
          <w:tcPr>
            <w:tcW w:w="1216" w:type="dxa"/>
          </w:tcPr>
          <w:p w14:paraId="56FBA76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B</w:t>
            </w:r>
          </w:p>
        </w:tc>
        <w:tc>
          <w:tcPr>
            <w:tcW w:w="1216" w:type="dxa"/>
          </w:tcPr>
          <w:p w14:paraId="0F52AE6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C</w:t>
            </w:r>
          </w:p>
        </w:tc>
        <w:tc>
          <w:tcPr>
            <w:tcW w:w="1216" w:type="dxa"/>
          </w:tcPr>
          <w:p w14:paraId="71F898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r>
      <w:tr w:rsidR="00C42662" w:rsidRPr="0064290F" w14:paraId="5534D03B"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147AC8A4" w14:textId="77777777" w:rsidR="00C42662" w:rsidRPr="0064290F" w:rsidRDefault="00C42662" w:rsidP="00C42662">
            <w:r w:rsidRPr="0064290F">
              <w:t>NN</w:t>
            </w:r>
          </w:p>
        </w:tc>
        <w:tc>
          <w:tcPr>
            <w:tcW w:w="1138" w:type="dxa"/>
          </w:tcPr>
          <w:p w14:paraId="456FE70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02" w:type="dxa"/>
          </w:tcPr>
          <w:p w14:paraId="70FF2B9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16" w:type="dxa"/>
          </w:tcPr>
          <w:p w14:paraId="083852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c>
          <w:tcPr>
            <w:tcW w:w="1216" w:type="dxa"/>
          </w:tcPr>
          <w:p w14:paraId="73C4515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216" w:type="dxa"/>
          </w:tcPr>
          <w:p w14:paraId="4D70D66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0%*</w:t>
            </w:r>
          </w:p>
        </w:tc>
        <w:tc>
          <w:tcPr>
            <w:tcW w:w="1216" w:type="dxa"/>
          </w:tcPr>
          <w:p w14:paraId="7CDD69E7"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r>
      <w:tr w:rsidR="00C42662" w:rsidRPr="0064290F" w14:paraId="5D43136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66255773" w14:textId="77777777" w:rsidR="00C42662" w:rsidRPr="0064290F" w:rsidRDefault="00C42662" w:rsidP="00C42662">
            <w:r w:rsidRPr="0064290F">
              <w:t>SVM</w:t>
            </w:r>
          </w:p>
        </w:tc>
        <w:tc>
          <w:tcPr>
            <w:tcW w:w="1138" w:type="dxa"/>
          </w:tcPr>
          <w:p w14:paraId="4198C5D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7%*</w:t>
            </w:r>
          </w:p>
        </w:tc>
        <w:tc>
          <w:tcPr>
            <w:tcW w:w="1202" w:type="dxa"/>
          </w:tcPr>
          <w:p w14:paraId="1CE9EA7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2%*</w:t>
            </w:r>
          </w:p>
        </w:tc>
        <w:tc>
          <w:tcPr>
            <w:tcW w:w="1216" w:type="dxa"/>
          </w:tcPr>
          <w:p w14:paraId="54D4EDF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4%*</w:t>
            </w:r>
          </w:p>
        </w:tc>
        <w:tc>
          <w:tcPr>
            <w:tcW w:w="1216" w:type="dxa"/>
          </w:tcPr>
          <w:p w14:paraId="07BAC81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0%*</w:t>
            </w:r>
          </w:p>
        </w:tc>
        <w:tc>
          <w:tcPr>
            <w:tcW w:w="1216" w:type="dxa"/>
          </w:tcPr>
          <w:p w14:paraId="239A271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38%*</w:t>
            </w:r>
          </w:p>
        </w:tc>
        <w:tc>
          <w:tcPr>
            <w:tcW w:w="1216" w:type="dxa"/>
          </w:tcPr>
          <w:p w14:paraId="6BDB75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1%*</w:t>
            </w:r>
          </w:p>
        </w:tc>
      </w:tr>
    </w:tbl>
    <w:p w14:paraId="714B959A" w14:textId="77777777" w:rsidR="00C42662" w:rsidRPr="0064290F" w:rsidRDefault="00C42662" w:rsidP="00C42662"/>
    <w:p w14:paraId="7BB73093" w14:textId="77777777" w:rsidR="00C42662" w:rsidRPr="0064290F" w:rsidRDefault="00C42662" w:rsidP="00E00CDB">
      <w:pPr>
        <w:pStyle w:val="text"/>
      </w:pPr>
      <w:r w:rsidRPr="0064290F">
        <w:lastRenderedPageBreak/>
        <w:t xml:space="preserve">Sensitivity maps from whole-brain data are presented in </w:t>
      </w:r>
      <w:r w:rsidRPr="0064290F">
        <w:fldChar w:fldCharType="begin"/>
      </w:r>
      <w:r w:rsidRPr="0064290F">
        <w:instrText xml:space="preserve"> REF _Ref396400060 \h </w:instrText>
      </w:r>
      <w:r w:rsidRPr="0064290F">
        <w:fldChar w:fldCharType="separate"/>
      </w:r>
      <w:r w:rsidRPr="0064290F">
        <w:t xml:space="preserve">Figure </w:t>
      </w:r>
      <w:r>
        <w:rPr>
          <w:noProof/>
        </w:rPr>
        <w:t>12</w:t>
      </w:r>
      <w:r w:rsidRPr="0064290F">
        <w:fldChar w:fldCharType="end"/>
      </w:r>
      <w:r w:rsidRPr="0064290F">
        <w:t xml:space="preserve">. These maps show high levels of sensitivity in the </w:t>
      </w:r>
      <w:proofErr w:type="spellStart"/>
      <w:r w:rsidRPr="0064290F">
        <w:t>temporoparietal</w:t>
      </w:r>
      <w:proofErr w:type="spellEnd"/>
      <w:r w:rsidRPr="0064290F">
        <w:t xml:space="preserve"> junction (TPJ) and lower levels of sensitivity in visual areas and premotor cortex.</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441FACB7"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DCF6C84" w14:textId="77777777" w:rsidR="00C42662" w:rsidRPr="0064290F" w:rsidRDefault="00C42662" w:rsidP="00C42662"/>
        </w:tc>
        <w:tc>
          <w:tcPr>
            <w:tcW w:w="1771" w:type="dxa"/>
          </w:tcPr>
          <w:p w14:paraId="5982DA3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0BF98CA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7F94B58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07041ED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3FBF43CE"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E31D26F" w14:textId="77777777" w:rsidR="00C42662" w:rsidRPr="0064290F" w:rsidRDefault="00C42662" w:rsidP="00C42662">
            <w:r w:rsidRPr="0064290F">
              <w:t>Subject A</w:t>
            </w:r>
          </w:p>
        </w:tc>
        <w:tc>
          <w:tcPr>
            <w:tcW w:w="1771" w:type="dxa"/>
          </w:tcPr>
          <w:p w14:paraId="286299A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54F0BED9" wp14:editId="32D66E57">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2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9AD97B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6753BB79" wp14:editId="124BEFD2">
                  <wp:extent cx="914400" cy="91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3A372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063BFD1F" wp14:editId="466A39B8">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077D1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74352F2B" wp14:editId="375F70F8">
                  <wp:extent cx="9144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1722D53"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799038A" w14:textId="77777777" w:rsidR="00C42662" w:rsidRPr="0064290F" w:rsidRDefault="00C42662" w:rsidP="00C42662">
            <w:r w:rsidRPr="0064290F">
              <w:t>Subject B</w:t>
            </w:r>
          </w:p>
        </w:tc>
        <w:tc>
          <w:tcPr>
            <w:tcW w:w="1771" w:type="dxa"/>
          </w:tcPr>
          <w:p w14:paraId="3429867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637DA6BE" wp14:editId="6672C041">
                  <wp:extent cx="914400" cy="91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818926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5B4679C5" wp14:editId="39BA5395">
                  <wp:extent cx="914400" cy="91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1B5F12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C254CE0" wp14:editId="7E030DBB">
                  <wp:extent cx="914400" cy="91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BF06C2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5632AF66" wp14:editId="717FCE9E">
                  <wp:extent cx="914400" cy="91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3DD28F6"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441871F" w14:textId="77777777" w:rsidR="00C42662" w:rsidRPr="0064290F" w:rsidRDefault="00C42662" w:rsidP="00C42662">
            <w:r w:rsidRPr="0064290F">
              <w:t>Subject C</w:t>
            </w:r>
          </w:p>
        </w:tc>
        <w:tc>
          <w:tcPr>
            <w:tcW w:w="1771" w:type="dxa"/>
          </w:tcPr>
          <w:p w14:paraId="60E96C0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4F26792F" wp14:editId="1203EE99">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5E32C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3BE513FC" wp14:editId="5E3C916C">
                  <wp:extent cx="9144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414F2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54A3C522" wp14:editId="29CE8E95">
                  <wp:extent cx="914400"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F859C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7440ACD0" wp14:editId="70329ABA">
                  <wp:extent cx="914400"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885490A"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6791998" w14:textId="77777777" w:rsidR="00C42662" w:rsidRPr="0064290F" w:rsidRDefault="00C42662" w:rsidP="00C42662">
            <w:r w:rsidRPr="0064290F">
              <w:t>Subject D</w:t>
            </w:r>
          </w:p>
        </w:tc>
        <w:tc>
          <w:tcPr>
            <w:tcW w:w="1771" w:type="dxa"/>
          </w:tcPr>
          <w:p w14:paraId="0ED7A6D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6066B273" wp14:editId="5ED8E0BC">
                  <wp:extent cx="914400" cy="91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4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228A961"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413268E9" wp14:editId="45EF799A">
                  <wp:extent cx="914400"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4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CF699D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0F18E350" wp14:editId="48D529C9">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4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B78E8BC"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4B0E6ED" wp14:editId="0197E2F3">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2C4FEF2F" w14:textId="77777777" w:rsidR="00C42662" w:rsidRPr="0064290F" w:rsidRDefault="00C42662" w:rsidP="00E00CDB">
      <w:pPr>
        <w:pStyle w:val="Heading8"/>
      </w:pPr>
      <w:bookmarkStart w:id="13" w:name="_Ref396400060"/>
      <w:proofErr w:type="gramStart"/>
      <w:r w:rsidRPr="0064290F">
        <w:t xml:space="preserve">Figure </w:t>
      </w:r>
      <w:fldSimple w:instr=" SEQ Figure \* ARABIC ">
        <w:r>
          <w:rPr>
            <w:noProof/>
          </w:rPr>
          <w:t>12</w:t>
        </w:r>
      </w:fldSimple>
      <w:bookmarkEnd w:id="13"/>
      <w:r w:rsidRPr="0064290F">
        <w:t>.</w:t>
      </w:r>
      <w:proofErr w:type="gramEnd"/>
      <w:r w:rsidRPr="0064290F">
        <w:t xml:space="preserve"> Sensitivity maps from whole-brain data for each subject. The sensitivity maps have been projected onto the cortical surface.</w:t>
      </w:r>
    </w:p>
    <w:p w14:paraId="11979CF1" w14:textId="77777777" w:rsidR="00C42662" w:rsidRPr="0064290F" w:rsidRDefault="00C42662" w:rsidP="00E00CDB">
      <w:pPr>
        <w:pStyle w:val="text"/>
      </w:pPr>
      <w:r w:rsidRPr="0064290F">
        <w:t xml:space="preserve">So far, the ICN analysis has only been completed for subject C. The ICN masks used in this analysis are presented in </w:t>
      </w:r>
      <w:r w:rsidRPr="0064290F">
        <w:fldChar w:fldCharType="begin"/>
      </w:r>
      <w:r w:rsidRPr="0064290F">
        <w:instrText xml:space="preserve"> REF _Ref270872067 \h </w:instrText>
      </w:r>
      <w:r w:rsidRPr="0064290F">
        <w:fldChar w:fldCharType="separate"/>
      </w:r>
      <w:r w:rsidRPr="0064290F">
        <w:t xml:space="preserve">Figure </w:t>
      </w:r>
      <w:r>
        <w:rPr>
          <w:noProof/>
        </w:rPr>
        <w:t>13</w:t>
      </w:r>
      <w:r w:rsidRPr="0064290F">
        <w:fldChar w:fldCharType="end"/>
      </w:r>
      <w:r w:rsidRPr="0064290F">
        <w:t xml:space="preserve">. ICN 4 corresponds to the bottom-up attention network; ICNs 5, 8, 10, and 21 correspond to different vision networks; ICN 7 corresponds to physiological noise; and ICN 11 corresponds to motion artifacts. The preliminary classification results from the analysis are presented in </w:t>
      </w:r>
      <w:r w:rsidRPr="0064290F">
        <w:fldChar w:fldCharType="begin"/>
      </w:r>
      <w:r w:rsidRPr="0064290F">
        <w:instrText xml:space="preserve"> REF _Ref396400348 \h </w:instrText>
      </w:r>
      <w:r w:rsidRPr="0064290F">
        <w:fldChar w:fldCharType="separate"/>
      </w:r>
      <w:r w:rsidRPr="0064290F">
        <w:t xml:space="preserve">Table </w:t>
      </w:r>
      <w:r>
        <w:rPr>
          <w:noProof/>
        </w:rPr>
        <w:t>2</w:t>
      </w:r>
      <w:r w:rsidRPr="0064290F">
        <w:fldChar w:fldCharType="end"/>
      </w:r>
      <w:r w:rsidRPr="0064290F">
        <w:t>. Only ICNs 4 and 10—corresponding to the bottom-up attention network and one of the vision networks—had cross-validated accuracies significantly (p&lt;0.05) above chance.</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008B2FC5"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06C8C3E" w14:textId="77777777" w:rsidR="00C42662" w:rsidRPr="0064290F" w:rsidRDefault="00C42662" w:rsidP="00C42662">
            <w:r w:rsidRPr="0064290F">
              <w:lastRenderedPageBreak/>
              <w:t>ICN</w:t>
            </w:r>
          </w:p>
        </w:tc>
        <w:tc>
          <w:tcPr>
            <w:tcW w:w="1771" w:type="dxa"/>
          </w:tcPr>
          <w:p w14:paraId="5F4CCCF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205FDA2E"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1841C95D"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ED6C68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2AE435F5"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B43C4E" w14:textId="77777777" w:rsidR="00C42662" w:rsidRPr="0064290F" w:rsidRDefault="00C42662" w:rsidP="00C42662">
            <w:r w:rsidRPr="0064290F">
              <w:t>4</w:t>
            </w:r>
          </w:p>
        </w:tc>
        <w:tc>
          <w:tcPr>
            <w:tcW w:w="1771" w:type="dxa"/>
          </w:tcPr>
          <w:p w14:paraId="7B7A6ED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3AEA3761" wp14:editId="465B596F">
                  <wp:extent cx="914400" cy="91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4.tiff"/>
                          <pic:cNvPicPr/>
                        </pic:nvPicPr>
                        <pic:blipFill>
                          <a:blip r:embed="rId4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2FA8F0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3982CA6C" wp14:editId="699C5591">
                  <wp:extent cx="914400" cy="91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4.tiff"/>
                          <pic:cNvPicPr/>
                        </pic:nvPicPr>
                        <pic:blipFill>
                          <a:blip r:embed="rId4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14D31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2D8B8EB1" wp14:editId="5DEDEF2C">
                  <wp:extent cx="91440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4.tiff"/>
                          <pic:cNvPicPr/>
                        </pic:nvPicPr>
                        <pic:blipFill>
                          <a:blip r:embed="rId4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96CB83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0BFD40C8" wp14:editId="0DAAEB50">
                  <wp:extent cx="914400" cy="914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4.tiff"/>
                          <pic:cNvPicPr/>
                        </pic:nvPicPr>
                        <pic:blipFill>
                          <a:blip r:embed="rId4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C3E1244"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0FF6AF6B" w14:textId="77777777" w:rsidR="00C42662" w:rsidRPr="0064290F" w:rsidRDefault="00C42662" w:rsidP="00C42662">
            <w:r w:rsidRPr="0064290F">
              <w:t>5</w:t>
            </w:r>
          </w:p>
        </w:tc>
        <w:tc>
          <w:tcPr>
            <w:tcW w:w="1771" w:type="dxa"/>
          </w:tcPr>
          <w:p w14:paraId="05B448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71120771" wp14:editId="5BB480C5">
                  <wp:extent cx="914400" cy="91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5.tiff"/>
                          <pic:cNvPicPr/>
                        </pic:nvPicPr>
                        <pic:blipFill>
                          <a:blip r:embed="rId4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050B6B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6BCF62F" wp14:editId="0A3D4324">
                  <wp:extent cx="914400" cy="91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5.tiff"/>
                          <pic:cNvPicPr/>
                        </pic:nvPicPr>
                        <pic:blipFill>
                          <a:blip r:embed="rId5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7E1FA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6B457C4A" wp14:editId="63BE1645">
                  <wp:extent cx="914400"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5.tiff"/>
                          <pic:cNvPicPr/>
                        </pic:nvPicPr>
                        <pic:blipFill>
                          <a:blip r:embed="rId5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890F61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0E694AC8" wp14:editId="78669BD7">
                  <wp:extent cx="914400" cy="914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5.tiff"/>
                          <pic:cNvPicPr/>
                        </pic:nvPicPr>
                        <pic:blipFill>
                          <a:blip r:embed="rId5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252B50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44FBE34" w14:textId="77777777" w:rsidR="00C42662" w:rsidRPr="0064290F" w:rsidRDefault="00C42662" w:rsidP="00C42662">
            <w:r w:rsidRPr="0064290F">
              <w:t>7</w:t>
            </w:r>
          </w:p>
        </w:tc>
        <w:tc>
          <w:tcPr>
            <w:tcW w:w="1771" w:type="dxa"/>
          </w:tcPr>
          <w:p w14:paraId="2240A25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1375885C" wp14:editId="1EFCF1A3">
                  <wp:extent cx="914400" cy="914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7.tiff"/>
                          <pic:cNvPicPr/>
                        </pic:nvPicPr>
                        <pic:blipFill>
                          <a:blip r:embed="rId5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4A0A81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68CEC73D" wp14:editId="5FBE64DF">
                  <wp:extent cx="914400" cy="91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7.tiff"/>
                          <pic:cNvPicPr/>
                        </pic:nvPicPr>
                        <pic:blipFill>
                          <a:blip r:embed="rId5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25D54F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2630A691" wp14:editId="3372BD34">
                  <wp:extent cx="914400" cy="914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7.tiff"/>
                          <pic:cNvPicPr/>
                        </pic:nvPicPr>
                        <pic:blipFill>
                          <a:blip r:embed="rId5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190928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53D13407" wp14:editId="1BC5DCF7">
                  <wp:extent cx="914400" cy="914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7.tiff"/>
                          <pic:cNvPicPr/>
                        </pic:nvPicPr>
                        <pic:blipFill>
                          <a:blip r:embed="rId5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A98645F"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69F8129A" w14:textId="77777777" w:rsidR="00C42662" w:rsidRPr="0064290F" w:rsidRDefault="00C42662" w:rsidP="00C42662">
            <w:r w:rsidRPr="0064290F">
              <w:t>8</w:t>
            </w:r>
          </w:p>
        </w:tc>
        <w:tc>
          <w:tcPr>
            <w:tcW w:w="1771" w:type="dxa"/>
          </w:tcPr>
          <w:p w14:paraId="6CEE935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10BAC334" wp14:editId="67DF62B4">
                  <wp:extent cx="914400" cy="91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8.tiff"/>
                          <pic:cNvPicPr/>
                        </pic:nvPicPr>
                        <pic:blipFill>
                          <a:blip r:embed="rId5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797FC1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7FDA71CC" wp14:editId="7A4C9A37">
                  <wp:extent cx="914400" cy="914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8.tiff"/>
                          <pic:cNvPicPr/>
                        </pic:nvPicPr>
                        <pic:blipFill>
                          <a:blip r:embed="rId5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CAF369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67C51A9A" wp14:editId="0F9A7212">
                  <wp:extent cx="914400" cy="914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8.tiff"/>
                          <pic:cNvPicPr/>
                        </pic:nvPicPr>
                        <pic:blipFill>
                          <a:blip r:embed="rId5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8CEA4E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316D423" wp14:editId="0DD51404">
                  <wp:extent cx="914400" cy="914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8.tiff"/>
                          <pic:cNvPicPr/>
                        </pic:nvPicPr>
                        <pic:blipFill>
                          <a:blip r:embed="rId6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B97A8CA"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34F4410" w14:textId="77777777" w:rsidR="00C42662" w:rsidRPr="0064290F" w:rsidRDefault="00C42662" w:rsidP="00C42662">
            <w:r w:rsidRPr="0064290F">
              <w:t>10</w:t>
            </w:r>
          </w:p>
        </w:tc>
        <w:tc>
          <w:tcPr>
            <w:tcW w:w="1771" w:type="dxa"/>
          </w:tcPr>
          <w:p w14:paraId="72F2F27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426D9400" wp14:editId="00D3A6D6">
                  <wp:extent cx="914400" cy="914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0.tiff"/>
                          <pic:cNvPicPr/>
                        </pic:nvPicPr>
                        <pic:blipFill>
                          <a:blip r:embed="rId6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D4C21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52B40342" wp14:editId="5EEDD890">
                  <wp:extent cx="914400" cy="914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0.tiff"/>
                          <pic:cNvPicPr/>
                        </pic:nvPicPr>
                        <pic:blipFill>
                          <a:blip r:embed="rId6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CAA87E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6599EC98" wp14:editId="5D166CB7">
                  <wp:extent cx="914400" cy="914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0.tiff"/>
                          <pic:cNvPicPr/>
                        </pic:nvPicPr>
                        <pic:blipFill>
                          <a:blip r:embed="rId6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52C326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40559F18" wp14:editId="2FC523CD">
                  <wp:extent cx="914400" cy="914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0.tiff"/>
                          <pic:cNvPicPr/>
                        </pic:nvPicPr>
                        <pic:blipFill>
                          <a:blip r:embed="rId6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44CA7C1"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4330668" w14:textId="77777777" w:rsidR="00C42662" w:rsidRPr="0064290F" w:rsidRDefault="00C42662" w:rsidP="00C42662">
            <w:r w:rsidRPr="0064290F">
              <w:t>11</w:t>
            </w:r>
          </w:p>
        </w:tc>
        <w:tc>
          <w:tcPr>
            <w:tcW w:w="1771" w:type="dxa"/>
          </w:tcPr>
          <w:p w14:paraId="5489800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8FB3F46" wp14:editId="19B72511">
                  <wp:extent cx="914400"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1.tiff"/>
                          <pic:cNvPicPr/>
                        </pic:nvPicPr>
                        <pic:blipFill>
                          <a:blip r:embed="rId6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A01418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2215BF57" wp14:editId="375A2EFE">
                  <wp:extent cx="914400" cy="914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1.tiff"/>
                          <pic:cNvPicPr/>
                        </pic:nvPicPr>
                        <pic:blipFill>
                          <a:blip r:embed="rId6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5D3B4EE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19C99D91" wp14:editId="66AE8E9A">
                  <wp:extent cx="914400" cy="914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1.tiff"/>
                          <pic:cNvPicPr/>
                        </pic:nvPicPr>
                        <pic:blipFill>
                          <a:blip r:embed="rId6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74EC79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51A19C5C" wp14:editId="3FF85D46">
                  <wp:extent cx="914400" cy="914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1.tiff"/>
                          <pic:cNvPicPr/>
                        </pic:nvPicPr>
                        <pic:blipFill>
                          <a:blip r:embed="rId6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1BF92EB"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BCC6928" w14:textId="77777777" w:rsidR="00C42662" w:rsidRPr="0064290F" w:rsidRDefault="00C42662" w:rsidP="00C42662">
            <w:r w:rsidRPr="0064290F">
              <w:t>21</w:t>
            </w:r>
          </w:p>
        </w:tc>
        <w:tc>
          <w:tcPr>
            <w:tcW w:w="1771" w:type="dxa"/>
          </w:tcPr>
          <w:p w14:paraId="6BEB1F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361F16D4" wp14:editId="61BB9908">
                  <wp:extent cx="914400" cy="9144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21.tiff"/>
                          <pic:cNvPicPr/>
                        </pic:nvPicPr>
                        <pic:blipFill>
                          <a:blip r:embed="rId6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62E5B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74EAB5D3" wp14:editId="6B4E4B66">
                  <wp:extent cx="914400" cy="914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21.tiff"/>
                          <pic:cNvPicPr/>
                        </pic:nvPicPr>
                        <pic:blipFill>
                          <a:blip r:embed="rId7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B8B3B1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35AF69B0" wp14:editId="2576527D">
                  <wp:extent cx="914400" cy="914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21.tiff"/>
                          <pic:cNvPicPr/>
                        </pic:nvPicPr>
                        <pic:blipFill>
                          <a:blip r:embed="rId7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766E72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47475F2D" wp14:editId="181B0C0E">
                  <wp:extent cx="914400" cy="914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21.tiff"/>
                          <pic:cNvPicPr/>
                        </pic:nvPicPr>
                        <pic:blipFill>
                          <a:blip r:embed="rId7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D743EF4" w14:textId="77777777" w:rsidR="00C42662" w:rsidRPr="0064290F" w:rsidRDefault="00C42662" w:rsidP="00E00CDB">
      <w:pPr>
        <w:pStyle w:val="Heading8"/>
      </w:pPr>
      <w:bookmarkStart w:id="14" w:name="_Ref270872067"/>
      <w:proofErr w:type="gramStart"/>
      <w:r w:rsidRPr="0064290F">
        <w:t xml:space="preserve">Figure </w:t>
      </w:r>
      <w:fldSimple w:instr=" SEQ Figure \* ARABIC ">
        <w:r>
          <w:rPr>
            <w:noProof/>
          </w:rPr>
          <w:t>13</w:t>
        </w:r>
      </w:fldSimple>
      <w:bookmarkEnd w:id="14"/>
      <w:r w:rsidRPr="0064290F">
        <w:t>.</w:t>
      </w:r>
      <w:proofErr w:type="gramEnd"/>
      <w:r w:rsidRPr="0064290F">
        <w:t xml:space="preserve"> Masks used in ICN analysis projected onto cortical surface.</w:t>
      </w:r>
    </w:p>
    <w:p w14:paraId="3F9FDA9A" w14:textId="77777777" w:rsidR="00C42662" w:rsidRPr="0064290F" w:rsidRDefault="00C42662" w:rsidP="00E00CDB">
      <w:pPr>
        <w:pStyle w:val="Heading7"/>
      </w:pPr>
      <w:bookmarkStart w:id="15" w:name="_Ref396400348"/>
      <w:proofErr w:type="gramStart"/>
      <w:r w:rsidRPr="0064290F">
        <w:t xml:space="preserve">Table </w:t>
      </w:r>
      <w:fldSimple w:instr=" SEQ Table \* ARABIC ">
        <w:r>
          <w:rPr>
            <w:noProof/>
          </w:rPr>
          <w:t>2</w:t>
        </w:r>
      </w:fldSimple>
      <w:bookmarkEnd w:id="15"/>
      <w:r w:rsidRPr="0064290F">
        <w:t>.</w:t>
      </w:r>
      <w:proofErr w:type="gramEnd"/>
      <w:r w:rsidRPr="0064290F">
        <w:t xml:space="preserve"> Cross-validated accuracy estimates for each ICN.</w:t>
      </w:r>
    </w:p>
    <w:tbl>
      <w:tblPr>
        <w:tblStyle w:val="LightShading1"/>
        <w:tblW w:w="0" w:type="auto"/>
        <w:tblLook w:val="04A0" w:firstRow="1" w:lastRow="0" w:firstColumn="1" w:lastColumn="0" w:noHBand="0" w:noVBand="1"/>
      </w:tblPr>
      <w:tblGrid>
        <w:gridCol w:w="1220"/>
        <w:gridCol w:w="1093"/>
        <w:gridCol w:w="1089"/>
        <w:gridCol w:w="1090"/>
        <w:gridCol w:w="1090"/>
        <w:gridCol w:w="1094"/>
        <w:gridCol w:w="1090"/>
        <w:gridCol w:w="1090"/>
      </w:tblGrid>
      <w:tr w:rsidR="00C42662" w:rsidRPr="0064290F" w14:paraId="3E828ADF"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7292161E" w14:textId="77777777" w:rsidR="00C42662" w:rsidRPr="0064290F" w:rsidRDefault="00C42662" w:rsidP="00C42662"/>
        </w:tc>
        <w:tc>
          <w:tcPr>
            <w:tcW w:w="7636" w:type="dxa"/>
            <w:gridSpan w:val="7"/>
          </w:tcPr>
          <w:p w14:paraId="6967645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Subject C</w:t>
            </w:r>
          </w:p>
        </w:tc>
      </w:tr>
      <w:tr w:rsidR="00C42662" w:rsidRPr="0064290F" w14:paraId="4CF058F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3116583E" w14:textId="77777777" w:rsidR="00C42662" w:rsidRPr="0064290F" w:rsidRDefault="00C42662" w:rsidP="00C42662">
            <w:r w:rsidRPr="0064290F">
              <w:t>ICN</w:t>
            </w:r>
          </w:p>
        </w:tc>
        <w:tc>
          <w:tcPr>
            <w:tcW w:w="1093" w:type="dxa"/>
          </w:tcPr>
          <w:p w14:paraId="4144041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w:t>
            </w:r>
          </w:p>
        </w:tc>
        <w:tc>
          <w:tcPr>
            <w:tcW w:w="1089" w:type="dxa"/>
          </w:tcPr>
          <w:p w14:paraId="695D975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w:t>
            </w:r>
          </w:p>
        </w:tc>
        <w:tc>
          <w:tcPr>
            <w:tcW w:w="1090" w:type="dxa"/>
          </w:tcPr>
          <w:p w14:paraId="4684765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7</w:t>
            </w:r>
          </w:p>
        </w:tc>
        <w:tc>
          <w:tcPr>
            <w:tcW w:w="1090" w:type="dxa"/>
          </w:tcPr>
          <w:p w14:paraId="62BBEFB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8</w:t>
            </w:r>
          </w:p>
        </w:tc>
        <w:tc>
          <w:tcPr>
            <w:tcW w:w="1094" w:type="dxa"/>
          </w:tcPr>
          <w:p w14:paraId="5EE84E11"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0</w:t>
            </w:r>
          </w:p>
        </w:tc>
        <w:tc>
          <w:tcPr>
            <w:tcW w:w="1090" w:type="dxa"/>
          </w:tcPr>
          <w:p w14:paraId="1107D56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1</w:t>
            </w:r>
          </w:p>
        </w:tc>
        <w:tc>
          <w:tcPr>
            <w:tcW w:w="1090" w:type="dxa"/>
          </w:tcPr>
          <w:p w14:paraId="74932B4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21</w:t>
            </w:r>
          </w:p>
        </w:tc>
      </w:tr>
      <w:tr w:rsidR="00C42662" w:rsidRPr="0064290F" w14:paraId="5C48CAAF"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3B913C6B" w14:textId="77777777" w:rsidR="00C42662" w:rsidRPr="0064290F" w:rsidRDefault="00C42662" w:rsidP="00C42662">
            <w:r w:rsidRPr="0064290F">
              <w:t>NN</w:t>
            </w:r>
          </w:p>
        </w:tc>
        <w:tc>
          <w:tcPr>
            <w:tcW w:w="1093" w:type="dxa"/>
          </w:tcPr>
          <w:p w14:paraId="4DC79C0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089" w:type="dxa"/>
          </w:tcPr>
          <w:p w14:paraId="7DBA8DF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78E618FE"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0" w:type="dxa"/>
          </w:tcPr>
          <w:p w14:paraId="2E59D2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4" w:type="dxa"/>
          </w:tcPr>
          <w:p w14:paraId="46F3B07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0%*</w:t>
            </w:r>
          </w:p>
        </w:tc>
        <w:tc>
          <w:tcPr>
            <w:tcW w:w="1090" w:type="dxa"/>
          </w:tcPr>
          <w:p w14:paraId="0DC627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05EC7B74"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7%</w:t>
            </w:r>
          </w:p>
        </w:tc>
      </w:tr>
    </w:tbl>
    <w:p w14:paraId="6F948898" w14:textId="77777777" w:rsidR="00C42662" w:rsidRPr="0064290F" w:rsidRDefault="00C42662" w:rsidP="00C42662"/>
    <w:p w14:paraId="30491413" w14:textId="77777777" w:rsidR="00C42662" w:rsidRPr="0064290F" w:rsidRDefault="00C42662" w:rsidP="00E00CDB">
      <w:pPr>
        <w:pStyle w:val="text"/>
      </w:pPr>
      <w:r w:rsidRPr="0064290F">
        <w:t xml:space="preserve">The sensitivity maps for ICN 4 and 10 are presented in </w:t>
      </w:r>
      <w:r w:rsidRPr="0064290F">
        <w:fldChar w:fldCharType="begin"/>
      </w:r>
      <w:r w:rsidRPr="0064290F">
        <w:instrText xml:space="preserve"> REF _Ref396401325 \h </w:instrText>
      </w:r>
      <w:r w:rsidRPr="0064290F">
        <w:fldChar w:fldCharType="separate"/>
      </w:r>
      <w:r w:rsidRPr="0064290F">
        <w:t xml:space="preserve">Figure </w:t>
      </w:r>
      <w:r>
        <w:rPr>
          <w:noProof/>
        </w:rPr>
        <w:t>14</w:t>
      </w:r>
      <w:r w:rsidRPr="0064290F">
        <w:fldChar w:fldCharType="end"/>
      </w:r>
      <w:r w:rsidRPr="0064290F">
        <w:t>. [Note areas highlighted, also need to double check figures since they look reversed.]</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276B97A3"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E93E342" w14:textId="77777777" w:rsidR="00C42662" w:rsidRPr="0064290F" w:rsidRDefault="00C42662" w:rsidP="00C42662">
            <w:r w:rsidRPr="0064290F">
              <w:t>ICN</w:t>
            </w:r>
          </w:p>
        </w:tc>
        <w:tc>
          <w:tcPr>
            <w:tcW w:w="1771" w:type="dxa"/>
          </w:tcPr>
          <w:p w14:paraId="0A824A53"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436A02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54F3C855"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75949A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418DB95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5A50761" w14:textId="77777777" w:rsidR="00C42662" w:rsidRPr="0064290F" w:rsidRDefault="00C42662" w:rsidP="00C42662">
            <w:r w:rsidRPr="0064290F">
              <w:t>4</w:t>
            </w:r>
          </w:p>
        </w:tc>
        <w:tc>
          <w:tcPr>
            <w:tcW w:w="1771" w:type="dxa"/>
          </w:tcPr>
          <w:p w14:paraId="0718F2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60AA2C3B" wp14:editId="7B6FC7A5">
                  <wp:extent cx="914400" cy="914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4-5mm.tiff"/>
                          <pic:cNvPicPr/>
                        </pic:nvPicPr>
                        <pic:blipFill>
                          <a:blip r:embed="rId7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275EC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0A4AFA95" wp14:editId="797BE07F">
                  <wp:extent cx="914400" cy="91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4-5mm.tiff"/>
                          <pic:cNvPicPr/>
                        </pic:nvPicPr>
                        <pic:blipFill>
                          <a:blip r:embed="rId7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86C4DB0"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20605516" wp14:editId="2AACE4AA">
                  <wp:extent cx="914400" cy="914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4-5mm.tiff"/>
                          <pic:cNvPicPr/>
                        </pic:nvPicPr>
                        <pic:blipFill>
                          <a:blip r:embed="rId7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6DED3E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drawing>
                <wp:inline distT="0" distB="0" distL="0" distR="0" wp14:anchorId="45CD2606" wp14:editId="6A388CF8">
                  <wp:extent cx="914400" cy="914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4-5mm.tiff"/>
                          <pic:cNvPicPr/>
                        </pic:nvPicPr>
                        <pic:blipFill>
                          <a:blip r:embed="rId7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5B6E1C8"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750C6492" w14:textId="77777777" w:rsidR="00C42662" w:rsidRPr="0064290F" w:rsidRDefault="00C42662" w:rsidP="00C42662">
            <w:r w:rsidRPr="0064290F">
              <w:t>10</w:t>
            </w:r>
          </w:p>
        </w:tc>
        <w:tc>
          <w:tcPr>
            <w:tcW w:w="1771" w:type="dxa"/>
          </w:tcPr>
          <w:p w14:paraId="777B1BB0"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1684E94D" wp14:editId="03F6F556">
                  <wp:extent cx="914400" cy="914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10-5mm.tiff"/>
                          <pic:cNvPicPr/>
                        </pic:nvPicPr>
                        <pic:blipFill>
                          <a:blip r:embed="rId7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8E2297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42E86DC" wp14:editId="77F87C9C">
                  <wp:extent cx="914400" cy="9144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10-5mm.tiff"/>
                          <pic:cNvPicPr/>
                        </pic:nvPicPr>
                        <pic:blipFill>
                          <a:blip r:embed="rId7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5CD3A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12D172F2" wp14:editId="08337493">
                  <wp:extent cx="914400" cy="914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10-5mm.tiff"/>
                          <pic:cNvPicPr/>
                        </pic:nvPicPr>
                        <pic:blipFill>
                          <a:blip r:embed="rId7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F30945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drawing>
                <wp:inline distT="0" distB="0" distL="0" distR="0" wp14:anchorId="390BE9E5" wp14:editId="1918BC67">
                  <wp:extent cx="914400" cy="914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10-5mm.tiff"/>
                          <pic:cNvPicPr/>
                        </pic:nvPicPr>
                        <pic:blipFill>
                          <a:blip r:embed="rId8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400A740" w14:textId="77777777" w:rsidR="00C42662" w:rsidRPr="0064290F" w:rsidRDefault="00C42662" w:rsidP="00E00CDB">
      <w:pPr>
        <w:pStyle w:val="Heading8"/>
      </w:pPr>
      <w:bookmarkStart w:id="16" w:name="_Ref396401325"/>
      <w:proofErr w:type="gramStart"/>
      <w:r w:rsidRPr="0064290F">
        <w:t xml:space="preserve">Figure </w:t>
      </w:r>
      <w:fldSimple w:instr=" SEQ Figure \* ARABIC ">
        <w:r>
          <w:rPr>
            <w:noProof/>
          </w:rPr>
          <w:t>14</w:t>
        </w:r>
      </w:fldSimple>
      <w:bookmarkEnd w:id="16"/>
      <w:r w:rsidRPr="0064290F">
        <w:t>.</w:t>
      </w:r>
      <w:proofErr w:type="gramEnd"/>
      <w:r w:rsidRPr="0064290F">
        <w:t xml:space="preserve"> Sensitivity maps for ICNs 4 and 10, corresponding to the bottom-up attention network and posterior visual network respectively. These were the only ICNs of those selected for analysis that had </w:t>
      </w:r>
      <w:proofErr w:type="gramStart"/>
      <w:r w:rsidRPr="0064290F">
        <w:t>a cross</w:t>
      </w:r>
      <w:proofErr w:type="gramEnd"/>
      <w:r w:rsidRPr="0064290F">
        <w:t>-validated classification accuracy significantly above chance (p&lt;0.05).</w:t>
      </w:r>
    </w:p>
    <w:p w14:paraId="281D03D0" w14:textId="77777777" w:rsidR="00C42662" w:rsidRPr="0064290F" w:rsidRDefault="00C42662" w:rsidP="00E00CDB">
      <w:pPr>
        <w:pStyle w:val="Heading3"/>
      </w:pPr>
      <w:r w:rsidRPr="0064290F">
        <w:t>Discussion and Ongoing Work</w:t>
      </w:r>
    </w:p>
    <w:p w14:paraId="7C2819ED" w14:textId="77777777" w:rsidR="00C42662" w:rsidRPr="0064290F" w:rsidRDefault="00C42662" w:rsidP="00E00CDB">
      <w:pPr>
        <w:pStyle w:val="text"/>
      </w:pPr>
      <w:r w:rsidRPr="0064290F">
        <w:t xml:space="preserve">The performance results are promising and show that decoding an internal mental variable while a subject performs a task in a realistic virtual environment is feasible. Although the performance is lower than when we were decoding visual information, the results are far more interesting. Additionally, we expect to be able to improve the results by further polishing the stimulus and applying more advanced machine learning techniques. </w:t>
      </w:r>
    </w:p>
    <w:p w14:paraId="2977915C" w14:textId="77777777" w:rsidR="00C42662" w:rsidRPr="0064290F" w:rsidRDefault="00C42662" w:rsidP="00E00CDB">
      <w:pPr>
        <w:pStyle w:val="text"/>
      </w:pPr>
      <w:r w:rsidRPr="0064290F">
        <w:t xml:space="preserve">In addition to controlling the visibility of the target, we are modifying the stimulus to better localize task-relevant activation for improved classification performance. Currently, we select voxels for further processing based on a single-factor </w:t>
      </w:r>
      <w:r w:rsidRPr="0064290F">
        <w:lastRenderedPageBreak/>
        <w:t xml:space="preserve">ANOVA test between task and rest periods. However, there are significant visual differences in the stimulus between these two periods as well. To solve this problem, we are restructuring the stimulus to minimize visual differences between these periods. Additionally, we are experimenting with reducing the duration of the rest period to maximize the number of useful frames we collect each session. </w:t>
      </w:r>
    </w:p>
    <w:p w14:paraId="6B103E6D" w14:textId="77777777" w:rsidR="00C42662" w:rsidRPr="0064290F" w:rsidRDefault="00C42662" w:rsidP="00E00CDB">
      <w:pPr>
        <w:pStyle w:val="text"/>
      </w:pPr>
      <w:r w:rsidRPr="0064290F">
        <w:t xml:space="preserve">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the ICN subsets as well as anatomic </w:t>
      </w:r>
      <w:proofErr w:type="spellStart"/>
      <w:r w:rsidRPr="0064290F">
        <w:t>percellations</w:t>
      </w:r>
      <w:proofErr w:type="spellEnd"/>
      <w:r w:rsidRPr="0064290F">
        <w:t xml:space="preserve">.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w:t>
      </w:r>
      <w:proofErr w:type="gramStart"/>
      <w:r w:rsidRPr="0064290F">
        <w:t>machine learning</w:t>
      </w:r>
      <w:proofErr w:type="gramEnd"/>
      <w:r w:rsidRPr="0064290F">
        <w:t xml:space="preserve">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w:t>
      </w:r>
      <w:proofErr w:type="gramStart"/>
      <w:r w:rsidRPr="0064290F">
        <w:t>self report</w:t>
      </w:r>
      <w:proofErr w:type="gramEnd"/>
      <w:r w:rsidRPr="0064290F">
        <w:t xml:space="preserve">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14:paraId="6937CACA" w14:textId="77777777" w:rsidR="00C42662" w:rsidRPr="0064290F" w:rsidRDefault="00C42662" w:rsidP="00E00CDB">
      <w:pPr>
        <w:pStyle w:val="text"/>
      </w:pPr>
      <w:r w:rsidRPr="0064290F">
        <w:lastRenderedPageBreak/>
        <w:t>We are currently in the process of identifying additional internal cognitive variables to target. We are planning experiments where we encourage the su</w:t>
      </w:r>
      <w:bookmarkStart w:id="17" w:name="_GoBack"/>
      <w:bookmarkEnd w:id="17"/>
      <w:r w:rsidRPr="0064290F">
        <w:t xml:space="preserve">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w:t>
      </w:r>
      <w:proofErr w:type="gramStart"/>
      <w:r w:rsidRPr="0064290F">
        <w:t>units</w:t>
      </w:r>
      <w:proofErr w:type="gramEnd"/>
      <w:r w:rsidRPr="0064290F">
        <w:t xml:space="preserve"> of distress scale (SUDS). In the work of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rsidRPr="0064290F">
        <w:fldChar w:fldCharType="separate"/>
      </w:r>
      <w:proofErr w:type="spellStart"/>
      <w:r w:rsidRPr="0064290F">
        <w:t>Gerardi</w:t>
      </w:r>
      <w:proofErr w:type="spellEnd"/>
      <w:r w:rsidRPr="0064290F">
        <w:t xml:space="preserve">, </w:t>
      </w:r>
      <w:proofErr w:type="spellStart"/>
      <w:r w:rsidRPr="0064290F">
        <w:t>Rothbaum</w:t>
      </w:r>
      <w:proofErr w:type="spellEnd"/>
      <w:r w:rsidRPr="0064290F">
        <w:t xml:space="preserve">, </w:t>
      </w:r>
      <w:proofErr w:type="spellStart"/>
      <w:r w:rsidRPr="0064290F">
        <w:t>Ressler</w:t>
      </w:r>
      <w:proofErr w:type="spellEnd"/>
      <w:r w:rsidRPr="0064290F">
        <w:t xml:space="preserve">, </w:t>
      </w:r>
      <w:proofErr w:type="spellStart"/>
      <w:r w:rsidRPr="0064290F">
        <w:t>Heekin</w:t>
      </w:r>
      <w:proofErr w:type="spellEnd"/>
      <w:r w:rsidRPr="0064290F">
        <w:t>, &amp; Rizzo (2008)</w:t>
      </w:r>
      <w:r w:rsidRPr="0064290F">
        <w:fldChar w:fldCharType="end"/>
      </w:r>
      <w:r w:rsidRPr="0064290F">
        <w:t xml:space="preserve">, the patient undergoing the virtual reality expose therapy is asked to report his current level of distress in SUDS every 10 seconds.  Providing this same 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p w14:paraId="1C6B9681" w14:textId="77777777" w:rsidR="00C42662" w:rsidRPr="0004406F" w:rsidRDefault="00C42662" w:rsidP="0004406F">
      <w:pPr>
        <w:pStyle w:val="text"/>
      </w:pPr>
    </w:p>
    <w:sectPr w:rsidR="00C42662" w:rsidRPr="0004406F" w:rsidSect="00BE089B">
      <w:footerReference w:type="even" r:id="rId81"/>
      <w:footerReference w:type="default" r:id="rId82"/>
      <w:footerReference w:type="first" r:id="rId83"/>
      <w:pgSz w:w="12240" w:h="15840"/>
      <w:pgMar w:top="1800" w:right="1800" w:bottom="1800" w:left="180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1F2ED" w14:textId="77777777" w:rsidR="00C42662" w:rsidRDefault="00C42662">
      <w:r>
        <w:separator/>
      </w:r>
    </w:p>
  </w:endnote>
  <w:endnote w:type="continuationSeparator" w:id="0">
    <w:p w14:paraId="0B20BC36" w14:textId="77777777" w:rsidR="00C42662" w:rsidRDefault="00C42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56407" w14:textId="77777777" w:rsidR="00C42662" w:rsidRDefault="00C426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B1E83" w14:textId="77777777" w:rsidR="00C42662" w:rsidRDefault="00C4266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E56CB" w14:textId="77777777" w:rsidR="00C42662" w:rsidRDefault="00C42662">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00CDB">
      <w:rPr>
        <w:rStyle w:val="PageNumber"/>
        <w:noProof/>
      </w:rPr>
      <w:t>40</w:t>
    </w:r>
    <w:r>
      <w:rPr>
        <w:rStyle w:val="PageNumber"/>
      </w:rPr>
      <w:fldChar w:fldCharType="end"/>
    </w:r>
  </w:p>
  <w:p w14:paraId="67846084" w14:textId="77777777" w:rsidR="00C42662" w:rsidRDefault="00C4266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606D0" w14:textId="77777777" w:rsidR="00C42662" w:rsidRDefault="00C42662">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07676" w14:textId="77777777" w:rsidR="00C42662" w:rsidRDefault="00C42662">
      <w:r>
        <w:separator/>
      </w:r>
    </w:p>
  </w:footnote>
  <w:footnote w:type="continuationSeparator" w:id="0">
    <w:p w14:paraId="2CAD76A2" w14:textId="77777777" w:rsidR="00C42662" w:rsidRDefault="00C426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84B8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864C9440"/>
    <w:lvl w:ilvl="0">
      <w:numFmt w:val="decimal"/>
      <w:lvlText w:val="*"/>
      <w:lvlJc w:val="left"/>
    </w:lvl>
  </w:abstractNum>
  <w:abstractNum w:abstractNumId="2">
    <w:nsid w:val="02BE5560"/>
    <w:multiLevelType w:val="hybridMultilevel"/>
    <w:tmpl w:val="349CCBC8"/>
    <w:lvl w:ilvl="0" w:tplc="5B3C980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E8113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1"/>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4406F"/>
    <w:rsid w:val="00257150"/>
    <w:rsid w:val="002D6545"/>
    <w:rsid w:val="00372B07"/>
    <w:rsid w:val="004B14B7"/>
    <w:rsid w:val="006308DD"/>
    <w:rsid w:val="008A3A87"/>
    <w:rsid w:val="00937C88"/>
    <w:rsid w:val="00AE53B6"/>
    <w:rsid w:val="00B55C07"/>
    <w:rsid w:val="00BD6258"/>
    <w:rsid w:val="00BE089B"/>
    <w:rsid w:val="00C42662"/>
    <w:rsid w:val="00CA2E0F"/>
    <w:rsid w:val="00E00CDB"/>
    <w:rsid w:val="00E66626"/>
    <w:rsid w:val="00EA64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4C22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C07"/>
    <w:rPr>
      <w:rFonts w:ascii="Times New Roman" w:eastAsiaTheme="minorEastAsia" w:hAnsi="Times New Roman" w:cstheme="minorBidi"/>
      <w:sz w:val="24"/>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customStyle="1" w:styleId="Heading3Char">
    <w:name w:val="Heading 3 Char"/>
    <w:basedOn w:val="DefaultParagraphFont"/>
    <w:link w:val="Heading3"/>
    <w:uiPriority w:val="9"/>
    <w:rsid w:val="00B55C07"/>
    <w:rPr>
      <w:rFonts w:ascii="Times" w:hAnsi="Times"/>
      <w:b/>
      <w:smallCaps/>
      <w:sz w:val="24"/>
    </w:rPr>
  </w:style>
  <w:style w:type="character" w:customStyle="1" w:styleId="Heading1Char">
    <w:name w:val="Heading 1 Char"/>
    <w:basedOn w:val="DefaultParagraphFont"/>
    <w:link w:val="Heading1"/>
    <w:uiPriority w:val="9"/>
    <w:rsid w:val="00B55C07"/>
    <w:rPr>
      <w:rFonts w:ascii="Times" w:hAnsi="Times"/>
      <w:b/>
      <w:caps/>
      <w:sz w:val="28"/>
    </w:rPr>
  </w:style>
  <w:style w:type="character" w:customStyle="1" w:styleId="Heading2Char">
    <w:name w:val="Heading 2 Char"/>
    <w:basedOn w:val="DefaultParagraphFont"/>
    <w:link w:val="Heading2"/>
    <w:uiPriority w:val="9"/>
    <w:rsid w:val="00B55C07"/>
    <w:rPr>
      <w:rFonts w:ascii="Times" w:hAnsi="Times"/>
      <w:b/>
      <w:sz w:val="28"/>
    </w:rPr>
  </w:style>
  <w:style w:type="character" w:customStyle="1" w:styleId="Heading4Char">
    <w:name w:val="Heading 4 Char"/>
    <w:basedOn w:val="DefaultParagraphFont"/>
    <w:link w:val="Heading4"/>
    <w:uiPriority w:val="9"/>
    <w:rsid w:val="00B55C07"/>
    <w:rPr>
      <w:rFonts w:ascii="Times" w:hAnsi="Times"/>
      <w:b/>
      <w:sz w:val="24"/>
    </w:rPr>
  </w:style>
  <w:style w:type="character" w:customStyle="1" w:styleId="Heading5Char">
    <w:name w:val="Heading 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B55C07"/>
    <w:rPr>
      <w:rFonts w:ascii="Times" w:hAnsi="Times"/>
      <w:sz w:val="24"/>
    </w:rPr>
  </w:style>
  <w:style w:type="character" w:customStyle="1" w:styleId="Heading8Char">
    <w:name w:val="Heading 8 Char"/>
    <w:basedOn w:val="DefaultParagraphFont"/>
    <w:link w:val="Heading8"/>
    <w:uiPriority w:val="9"/>
    <w:rsid w:val="00B55C07"/>
    <w:rPr>
      <w:rFonts w:ascii="Times" w:hAnsi="Times"/>
      <w:sz w:val="24"/>
    </w:rPr>
  </w:style>
  <w:style w:type="character" w:customStyle="1" w:styleId="Heading9Char">
    <w:name w:val="Heading 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 w:val="20"/>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 w:val="20"/>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C07"/>
    <w:rPr>
      <w:rFonts w:ascii="Times New Roman" w:eastAsiaTheme="minorEastAsia" w:hAnsi="Times New Roman" w:cstheme="minorBidi"/>
      <w:sz w:val="24"/>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customStyle="1" w:styleId="Heading3Char">
    <w:name w:val="Heading 3 Char"/>
    <w:basedOn w:val="DefaultParagraphFont"/>
    <w:link w:val="Heading3"/>
    <w:uiPriority w:val="9"/>
    <w:rsid w:val="00B55C07"/>
    <w:rPr>
      <w:rFonts w:ascii="Times" w:hAnsi="Times"/>
      <w:b/>
      <w:smallCaps/>
      <w:sz w:val="24"/>
    </w:rPr>
  </w:style>
  <w:style w:type="character" w:customStyle="1" w:styleId="Heading1Char">
    <w:name w:val="Heading 1 Char"/>
    <w:basedOn w:val="DefaultParagraphFont"/>
    <w:link w:val="Heading1"/>
    <w:uiPriority w:val="9"/>
    <w:rsid w:val="00B55C07"/>
    <w:rPr>
      <w:rFonts w:ascii="Times" w:hAnsi="Times"/>
      <w:b/>
      <w:caps/>
      <w:sz w:val="28"/>
    </w:rPr>
  </w:style>
  <w:style w:type="character" w:customStyle="1" w:styleId="Heading2Char">
    <w:name w:val="Heading 2 Char"/>
    <w:basedOn w:val="DefaultParagraphFont"/>
    <w:link w:val="Heading2"/>
    <w:uiPriority w:val="9"/>
    <w:rsid w:val="00B55C07"/>
    <w:rPr>
      <w:rFonts w:ascii="Times" w:hAnsi="Times"/>
      <w:b/>
      <w:sz w:val="28"/>
    </w:rPr>
  </w:style>
  <w:style w:type="character" w:customStyle="1" w:styleId="Heading4Char">
    <w:name w:val="Heading 4 Char"/>
    <w:basedOn w:val="DefaultParagraphFont"/>
    <w:link w:val="Heading4"/>
    <w:uiPriority w:val="9"/>
    <w:rsid w:val="00B55C07"/>
    <w:rPr>
      <w:rFonts w:ascii="Times" w:hAnsi="Times"/>
      <w:b/>
      <w:sz w:val="24"/>
    </w:rPr>
  </w:style>
  <w:style w:type="character" w:customStyle="1" w:styleId="Heading5Char">
    <w:name w:val="Heading 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B55C07"/>
    <w:rPr>
      <w:rFonts w:ascii="Times" w:hAnsi="Times"/>
      <w:sz w:val="24"/>
    </w:rPr>
  </w:style>
  <w:style w:type="character" w:customStyle="1" w:styleId="Heading8Char">
    <w:name w:val="Heading 8 Char"/>
    <w:basedOn w:val="DefaultParagraphFont"/>
    <w:link w:val="Heading8"/>
    <w:uiPriority w:val="9"/>
    <w:rsid w:val="00B55C07"/>
    <w:rPr>
      <w:rFonts w:ascii="Times" w:hAnsi="Times"/>
      <w:sz w:val="24"/>
    </w:rPr>
  </w:style>
  <w:style w:type="character" w:customStyle="1" w:styleId="Heading9Char">
    <w:name w:val="Heading 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 w:val="20"/>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 w:val="20"/>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63" Type="http://schemas.openxmlformats.org/officeDocument/2006/relationships/image" Target="media/image50.tiff"/><Relationship Id="rId64" Type="http://schemas.openxmlformats.org/officeDocument/2006/relationships/image" Target="media/image51.tiff"/><Relationship Id="rId65" Type="http://schemas.openxmlformats.org/officeDocument/2006/relationships/image" Target="media/image52.tiff"/><Relationship Id="rId66" Type="http://schemas.openxmlformats.org/officeDocument/2006/relationships/image" Target="media/image53.tiff"/><Relationship Id="rId67" Type="http://schemas.openxmlformats.org/officeDocument/2006/relationships/image" Target="media/image54.tiff"/><Relationship Id="rId68" Type="http://schemas.openxmlformats.org/officeDocument/2006/relationships/image" Target="media/image55.tiff"/><Relationship Id="rId69" Type="http://schemas.openxmlformats.org/officeDocument/2006/relationships/image" Target="media/image56.tiff"/><Relationship Id="rId50" Type="http://schemas.openxmlformats.org/officeDocument/2006/relationships/image" Target="media/image37.tiff"/><Relationship Id="rId51" Type="http://schemas.openxmlformats.org/officeDocument/2006/relationships/image" Target="media/image38.tiff"/><Relationship Id="rId52" Type="http://schemas.openxmlformats.org/officeDocument/2006/relationships/image" Target="media/image39.tiff"/><Relationship Id="rId53" Type="http://schemas.openxmlformats.org/officeDocument/2006/relationships/image" Target="media/image40.tiff"/><Relationship Id="rId54" Type="http://schemas.openxmlformats.org/officeDocument/2006/relationships/image" Target="media/image41.tiff"/><Relationship Id="rId55" Type="http://schemas.openxmlformats.org/officeDocument/2006/relationships/image" Target="media/image42.tiff"/><Relationship Id="rId56" Type="http://schemas.openxmlformats.org/officeDocument/2006/relationships/image" Target="media/image43.tiff"/><Relationship Id="rId57" Type="http://schemas.openxmlformats.org/officeDocument/2006/relationships/image" Target="media/image44.tiff"/><Relationship Id="rId58" Type="http://schemas.openxmlformats.org/officeDocument/2006/relationships/image" Target="media/image45.tiff"/><Relationship Id="rId59" Type="http://schemas.openxmlformats.org/officeDocument/2006/relationships/image" Target="media/image46.tiff"/><Relationship Id="rId40" Type="http://schemas.openxmlformats.org/officeDocument/2006/relationships/image" Target="media/image27.tiff"/><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 Id="rId46" Type="http://schemas.openxmlformats.org/officeDocument/2006/relationships/image" Target="media/image33.tiff"/><Relationship Id="rId47" Type="http://schemas.openxmlformats.org/officeDocument/2006/relationships/image" Target="media/image34.tiff"/><Relationship Id="rId48" Type="http://schemas.openxmlformats.org/officeDocument/2006/relationships/image" Target="media/image35.tiff"/><Relationship Id="rId49" Type="http://schemas.openxmlformats.org/officeDocument/2006/relationships/image" Target="media/image36.tif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unrealengine.com/udk" TargetMode="External"/><Relationship Id="rId9" Type="http://schemas.openxmlformats.org/officeDocument/2006/relationships/image" Target="media/image1.png"/><Relationship Id="rId30" Type="http://schemas.openxmlformats.org/officeDocument/2006/relationships/image" Target="media/image17.tiff"/><Relationship Id="rId31" Type="http://schemas.openxmlformats.org/officeDocument/2006/relationships/image" Target="media/image18.tiff"/><Relationship Id="rId32" Type="http://schemas.openxmlformats.org/officeDocument/2006/relationships/image" Target="media/image19.tiff"/><Relationship Id="rId33" Type="http://schemas.openxmlformats.org/officeDocument/2006/relationships/image" Target="media/image20.tiff"/><Relationship Id="rId34" Type="http://schemas.openxmlformats.org/officeDocument/2006/relationships/image" Target="media/image21.tiff"/><Relationship Id="rId35" Type="http://schemas.openxmlformats.org/officeDocument/2006/relationships/image" Target="media/image22.tiff"/><Relationship Id="rId36" Type="http://schemas.openxmlformats.org/officeDocument/2006/relationships/image" Target="media/image23.tiff"/><Relationship Id="rId37" Type="http://schemas.openxmlformats.org/officeDocument/2006/relationships/image" Target="media/image24.tiff"/><Relationship Id="rId38" Type="http://schemas.openxmlformats.org/officeDocument/2006/relationships/image" Target="media/image25.tiff"/><Relationship Id="rId39" Type="http://schemas.openxmlformats.org/officeDocument/2006/relationships/image" Target="media/image26.tiff"/><Relationship Id="rId80" Type="http://schemas.openxmlformats.org/officeDocument/2006/relationships/image" Target="media/image67.tiff"/><Relationship Id="rId81" Type="http://schemas.openxmlformats.org/officeDocument/2006/relationships/footer" Target="footer1.xml"/><Relationship Id="rId82" Type="http://schemas.openxmlformats.org/officeDocument/2006/relationships/footer" Target="footer2.xml"/><Relationship Id="rId83" Type="http://schemas.openxmlformats.org/officeDocument/2006/relationships/footer" Target="footer3.xml"/><Relationship Id="rId84" Type="http://schemas.openxmlformats.org/officeDocument/2006/relationships/fontTable" Target="fontTable.xml"/><Relationship Id="rId85" Type="http://schemas.openxmlformats.org/officeDocument/2006/relationships/theme" Target="theme/theme1.xml"/><Relationship Id="rId70" Type="http://schemas.openxmlformats.org/officeDocument/2006/relationships/image" Target="media/image57.tiff"/><Relationship Id="rId71" Type="http://schemas.openxmlformats.org/officeDocument/2006/relationships/image" Target="media/image58.tiff"/><Relationship Id="rId72" Type="http://schemas.openxmlformats.org/officeDocument/2006/relationships/image" Target="media/image59.tif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hyperlink" Target="http://unity3d.com" TargetMode="External"/><Relationship Id="rId25" Type="http://schemas.openxmlformats.org/officeDocument/2006/relationships/hyperlink" Target="http://surfer.nmr.mgh.harvard.edu" TargetMode="External"/><Relationship Id="rId26" Type="http://schemas.openxmlformats.org/officeDocument/2006/relationships/hyperlink" Target="http://white.stanford.edu/software" TargetMode="External"/><Relationship Id="rId27" Type="http://schemas.openxmlformats.org/officeDocument/2006/relationships/hyperlink" Target="http://fsl.fmrib.ox.ac.uk" TargetMode="External"/><Relationship Id="rId28" Type="http://schemas.openxmlformats.org/officeDocument/2006/relationships/image" Target="media/image15.png"/><Relationship Id="rId29" Type="http://schemas.openxmlformats.org/officeDocument/2006/relationships/image" Target="media/image16.tiff"/><Relationship Id="rId73" Type="http://schemas.openxmlformats.org/officeDocument/2006/relationships/image" Target="media/image60.tiff"/><Relationship Id="rId74" Type="http://schemas.openxmlformats.org/officeDocument/2006/relationships/image" Target="media/image61.tiff"/><Relationship Id="rId75" Type="http://schemas.openxmlformats.org/officeDocument/2006/relationships/image" Target="media/image62.tiff"/><Relationship Id="rId76" Type="http://schemas.openxmlformats.org/officeDocument/2006/relationships/image" Target="media/image63.tiff"/><Relationship Id="rId77" Type="http://schemas.openxmlformats.org/officeDocument/2006/relationships/image" Target="media/image64.tiff"/><Relationship Id="rId78" Type="http://schemas.openxmlformats.org/officeDocument/2006/relationships/image" Target="media/image65.tiff"/><Relationship Id="rId79" Type="http://schemas.openxmlformats.org/officeDocument/2006/relationships/image" Target="media/image66.tiff"/><Relationship Id="rId60" Type="http://schemas.openxmlformats.org/officeDocument/2006/relationships/image" Target="media/image47.tiff"/><Relationship Id="rId61" Type="http://schemas.openxmlformats.org/officeDocument/2006/relationships/image" Target="media/image48.tiff"/><Relationship Id="rId62" Type="http://schemas.openxmlformats.org/officeDocument/2006/relationships/image" Target="media/image49.tiff"/><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vistalab.stanford.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pter Template.dotx</Template>
  <TotalTime>13</TotalTime>
  <Pages>40</Pages>
  <Words>21070</Words>
  <Characters>120105</Characters>
  <Application>Microsoft Macintosh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40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3</cp:revision>
  <cp:lastPrinted>2010-09-01T17:40:00Z</cp:lastPrinted>
  <dcterms:created xsi:type="dcterms:W3CDTF">2015-07-03T19:58:00Z</dcterms:created>
  <dcterms:modified xsi:type="dcterms:W3CDTF">2015-07-03T21:59:00Z</dcterms:modified>
</cp:coreProperties>
</file>